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77777777" w:rsidR="00581467" w:rsidRDefault="00581467" w:rsidP="002F4CE8">
      <w:pPr>
        <w:jc w:val="center"/>
      </w:pPr>
      <w:proofErr w:type="spellStart"/>
      <w:r>
        <w:t>Geekbrains</w:t>
      </w:r>
      <w:proofErr w:type="spellEnd"/>
    </w:p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5CA20A4B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</w:t>
      </w:r>
      <w:r w:rsidR="00895105">
        <w:rPr>
          <w:rStyle w:val="aff2"/>
        </w:rPr>
        <w:t>индикаторов</w:t>
      </w:r>
      <w:r w:rsidR="00724661">
        <w:rPr>
          <w:rStyle w:val="aff2"/>
        </w:rPr>
        <w:t xml:space="preserve"> на фондовом рынке</w:t>
      </w:r>
    </w:p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p w14:paraId="4734560D" w14:textId="77777777" w:rsidR="00B37322" w:rsidRDefault="00B37322" w:rsidP="00581467">
      <w:pPr>
        <w:jc w:val="right"/>
      </w:pPr>
    </w:p>
    <w:p w14:paraId="556EBE5B" w14:textId="77777777" w:rsidR="00B37322" w:rsidRDefault="00B37322" w:rsidP="00581467">
      <w:pPr>
        <w:jc w:val="right"/>
      </w:pPr>
    </w:p>
    <w:p w14:paraId="7DB9BD55" w14:textId="77777777" w:rsidR="00B37322" w:rsidRDefault="00B37322" w:rsidP="00581467">
      <w:pPr>
        <w:jc w:val="right"/>
      </w:pPr>
    </w:p>
    <w:p w14:paraId="1D0A45A8" w14:textId="77777777" w:rsidR="00B37322" w:rsidRDefault="00B37322" w:rsidP="00581467">
      <w:pPr>
        <w:jc w:val="right"/>
      </w:pPr>
    </w:p>
    <w:p w14:paraId="74B6734D" w14:textId="77777777" w:rsidR="00B37322" w:rsidRDefault="00B37322" w:rsidP="00581467">
      <w:pPr>
        <w:jc w:val="right"/>
      </w:pPr>
    </w:p>
    <w:p w14:paraId="61A94FAB" w14:textId="2E1EF554" w:rsidR="00581467" w:rsidRDefault="00581467" w:rsidP="00581467">
      <w:pPr>
        <w:jc w:val="right"/>
      </w:pPr>
      <w:r>
        <w:t xml:space="preserve"> </w:t>
      </w:r>
    </w:p>
    <w:p w14:paraId="4171AC36" w14:textId="77777777" w:rsidR="00A36E90" w:rsidRPr="001F7A38" w:rsidRDefault="00A36E90" w:rsidP="00A36E90">
      <w:pPr>
        <w:jc w:val="right"/>
      </w:pPr>
    </w:p>
    <w:p w14:paraId="0C46C6E9" w14:textId="7B0C4224" w:rsidR="00581467" w:rsidRPr="001F7A38" w:rsidRDefault="001F7A38" w:rsidP="001F7A38">
      <w:pPr>
        <w:jc w:val="center"/>
      </w:pPr>
      <w:bookmarkStart w:id="0" w:name="_heading=h.fxdok1pgueei" w:colFirst="0" w:colLast="0"/>
      <w:bookmarkEnd w:id="0"/>
      <w:r>
        <w:t>Тольятти</w:t>
      </w:r>
    </w:p>
    <w:p w14:paraId="53BB79B2" w14:textId="785C6E64" w:rsidR="00077B2B" w:rsidRPr="00E825B6" w:rsidRDefault="001F7A38" w:rsidP="001D3973">
      <w:pPr>
        <w:jc w:val="center"/>
        <w:rPr>
          <w:color w:val="auto"/>
        </w:rPr>
      </w:pPr>
      <w:r>
        <w:t>2024</w:t>
      </w:r>
      <w:r w:rsidR="00077B2B" w:rsidRPr="00E825B6">
        <w:rPr>
          <w:color w:val="auto"/>
        </w:rPr>
        <w:br w:type="page"/>
      </w:r>
    </w:p>
    <w:sdt>
      <w:sdtPr>
        <w:id w:val="1055967019"/>
        <w:docPartObj>
          <w:docPartGallery w:val="Table of Contents"/>
          <w:docPartUnique/>
        </w:docPartObj>
      </w:sdtPr>
      <w:sdtEndPr>
        <w:rPr>
          <w:rFonts w:eastAsiaTheme="minorHAnsi" w:cstheme="minorBidi"/>
          <w:bCs/>
          <w:kern w:val="2"/>
          <w:szCs w:val="22"/>
          <w:lang w:eastAsia="en-US"/>
          <w14:ligatures w14:val="standardContextual"/>
        </w:rPr>
      </w:sdtEndPr>
      <w:sdtContent>
        <w:p w14:paraId="6512A8E7" w14:textId="3CDA583F" w:rsidR="00C961AB" w:rsidRDefault="00C961AB" w:rsidP="00C961AB">
          <w:pPr>
            <w:pStyle w:val="a8"/>
            <w:numPr>
              <w:ilvl w:val="0"/>
              <w:numId w:val="0"/>
            </w:numPr>
            <w:ind w:left="567"/>
          </w:pPr>
          <w:r>
            <w:t>Оглавление</w:t>
          </w:r>
        </w:p>
        <w:p w14:paraId="6CC88B60" w14:textId="5F42089D" w:rsidR="00865274" w:rsidRDefault="00C961AB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2391428" w:history="1">
            <w:r w:rsidR="00865274" w:rsidRPr="00603AD9">
              <w:rPr>
                <w:rStyle w:val="a9"/>
                <w:noProof/>
              </w:rPr>
              <w:t>Введение</w:t>
            </w:r>
            <w:r w:rsidR="00865274">
              <w:rPr>
                <w:noProof/>
                <w:webHidden/>
              </w:rPr>
              <w:tab/>
            </w:r>
            <w:r w:rsidR="00865274">
              <w:rPr>
                <w:noProof/>
                <w:webHidden/>
              </w:rPr>
              <w:fldChar w:fldCharType="begin"/>
            </w:r>
            <w:r w:rsidR="00865274">
              <w:rPr>
                <w:noProof/>
                <w:webHidden/>
              </w:rPr>
              <w:instrText xml:space="preserve"> PAGEREF _Toc172391428 \h </w:instrText>
            </w:r>
            <w:r w:rsidR="00865274">
              <w:rPr>
                <w:noProof/>
                <w:webHidden/>
              </w:rPr>
            </w:r>
            <w:r w:rsidR="00865274">
              <w:rPr>
                <w:noProof/>
                <w:webHidden/>
              </w:rPr>
              <w:fldChar w:fldCharType="separate"/>
            </w:r>
            <w:r w:rsidR="00865274">
              <w:rPr>
                <w:noProof/>
                <w:webHidden/>
              </w:rPr>
              <w:t>1</w:t>
            </w:r>
            <w:r w:rsidR="00865274">
              <w:rPr>
                <w:noProof/>
                <w:webHidden/>
              </w:rPr>
              <w:fldChar w:fldCharType="end"/>
            </w:r>
          </w:hyperlink>
        </w:p>
        <w:p w14:paraId="6497D4BD" w14:textId="0A9881C4" w:rsidR="00865274" w:rsidRDefault="00865274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91429" w:history="1">
            <w:r w:rsidRPr="00603AD9">
              <w:rPr>
                <w:rStyle w:val="a9"/>
                <w:noProof/>
              </w:rPr>
              <w:t>Глава 1 Теоре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914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C94209" w14:textId="47A58AE0" w:rsidR="00865274" w:rsidRDefault="0086527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91430" w:history="1">
            <w:r w:rsidRPr="00603AD9">
              <w:rPr>
                <w:rStyle w:val="a9"/>
                <w:noProof/>
              </w:rPr>
              <w:t>1.1 Формирование гипотез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914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F711E9" w14:textId="564814E1" w:rsidR="00865274" w:rsidRDefault="0086527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91431" w:history="1">
            <w:r w:rsidRPr="00603AD9">
              <w:rPr>
                <w:rStyle w:val="a9"/>
                <w:noProof/>
              </w:rPr>
              <w:t>1.2 Приме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914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76EBCA" w14:textId="26323530" w:rsidR="00865274" w:rsidRDefault="00865274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91432" w:history="1">
            <w:r w:rsidRPr="00603AD9">
              <w:rPr>
                <w:rStyle w:val="a9"/>
                <w:noProof/>
              </w:rPr>
              <w:t>Глава 2 Прак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914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407D8B" w14:textId="67A91E1A" w:rsidR="00865274" w:rsidRDefault="0086527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91433" w:history="1">
            <w:r w:rsidRPr="00603AD9">
              <w:rPr>
                <w:rStyle w:val="a9"/>
                <w:noProof/>
              </w:rPr>
              <w:t>2.1 Среда разработк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914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1D438A" w14:textId="3F6ACB4E" w:rsidR="00865274" w:rsidRDefault="0086527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91434" w:history="1">
            <w:r w:rsidRPr="00603AD9">
              <w:rPr>
                <w:rStyle w:val="a9"/>
                <w:noProof/>
              </w:rPr>
              <w:t>2.2 Выбор датас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914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B503AF" w14:textId="21333216" w:rsidR="00865274" w:rsidRDefault="0086527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91435" w:history="1">
            <w:r w:rsidRPr="00603AD9">
              <w:rPr>
                <w:rStyle w:val="a9"/>
                <w:noProof/>
                <w:lang w:val="en-US"/>
              </w:rPr>
              <w:t>2.3</w:t>
            </w:r>
            <w:r w:rsidRPr="00603AD9">
              <w:rPr>
                <w:rStyle w:val="a9"/>
                <w:noProof/>
              </w:rPr>
              <w:t xml:space="preserve"> Создание файла </w:t>
            </w:r>
            <w:r w:rsidRPr="00603AD9">
              <w:rPr>
                <w:rStyle w:val="a9"/>
                <w:noProof/>
                <w:lang w:val="en-US"/>
              </w:rPr>
              <w:t>Jupiter Noteboo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914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5B48D7" w14:textId="29E41DE0" w:rsidR="00865274" w:rsidRDefault="0086527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91436" w:history="1">
            <w:r w:rsidRPr="00603AD9">
              <w:rPr>
                <w:rStyle w:val="a9"/>
                <w:noProof/>
              </w:rPr>
              <w:t xml:space="preserve">2.4 Установка необходимых </w:t>
            </w:r>
            <w:r w:rsidRPr="00603AD9">
              <w:rPr>
                <w:rStyle w:val="a9"/>
                <w:noProof/>
                <w:lang w:val="en-US"/>
              </w:rPr>
              <w:t>python-</w:t>
            </w:r>
            <w:r w:rsidRPr="00603AD9">
              <w:rPr>
                <w:rStyle w:val="a9"/>
                <w:noProof/>
              </w:rPr>
              <w:t>пак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914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60601C0" w14:textId="2BAD8E9F" w:rsidR="00865274" w:rsidRDefault="0086527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91437" w:history="1">
            <w:r w:rsidRPr="00603AD9">
              <w:rPr>
                <w:rStyle w:val="a9"/>
                <w:noProof/>
              </w:rPr>
              <w:t>2.5 Импортируем нужные моду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914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7DEB95" w14:textId="15E37B8D" w:rsidR="00865274" w:rsidRDefault="00865274">
          <w:pPr>
            <w:pStyle w:val="2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91438" w:history="1">
            <w:r w:rsidRPr="00603AD9">
              <w:rPr>
                <w:rStyle w:val="a9"/>
                <w:noProof/>
              </w:rPr>
              <w:t>2.6 Загрузка датасетов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914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C38763" w14:textId="65DF5A34" w:rsidR="00865274" w:rsidRDefault="00865274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91439" w:history="1">
            <w:r w:rsidRPr="00603AD9">
              <w:rPr>
                <w:rStyle w:val="a9"/>
                <w:noProof/>
              </w:rPr>
              <w:t>Выв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914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2DB170" w14:textId="14310992" w:rsidR="00865274" w:rsidRDefault="00865274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91440" w:history="1">
            <w:r w:rsidRPr="00603AD9">
              <w:rPr>
                <w:rStyle w:val="a9"/>
                <w:noProof/>
              </w:rPr>
              <w:t>Литератур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914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E6884D" w14:textId="47FCF2AC" w:rsidR="00C961AB" w:rsidRDefault="00C961AB">
          <w:r>
            <w:rPr>
              <w:b/>
              <w:bCs/>
            </w:rPr>
            <w:fldChar w:fldCharType="end"/>
          </w:r>
        </w:p>
      </w:sdtContent>
    </w:sdt>
    <w:p w14:paraId="0F284DC7" w14:textId="30CAE021" w:rsidR="00077B2B" w:rsidRPr="00E825B6" w:rsidRDefault="00077B2B">
      <w:pPr>
        <w:rPr>
          <w:color w:val="auto"/>
        </w:rPr>
      </w:pPr>
    </w:p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footerReference w:type="first" r:id="rId9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2"/>
        <w:numPr>
          <w:ilvl w:val="0"/>
          <w:numId w:val="0"/>
        </w:numPr>
        <w:ind w:left="567"/>
      </w:pPr>
      <w:bookmarkStart w:id="1" w:name="_Toc172357316"/>
      <w:bookmarkStart w:id="2" w:name="_Toc172391428"/>
      <w:r>
        <w:lastRenderedPageBreak/>
        <w:t>Введение</w:t>
      </w:r>
      <w:bookmarkEnd w:id="1"/>
      <w:bookmarkEnd w:id="2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1FA35EAD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7A79E4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B66DC8" w:rsidRPr="00B66DC8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47E943B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230110">
        <w:instrText xml:space="preserve"> ADDIN ZOTERO_ITEM CSL_CITATION {"citationID":"HHtjLfMz","properties":{"formattedCitation":"[2]","plainCitation":"[2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230110" w:rsidRPr="00230110">
        <w:rPr>
          <w:rFonts w:cs="Times New Roman"/>
        </w:rPr>
        <w:t>[2]</w:t>
      </w:r>
      <w:r w:rsidR="00230110">
        <w:fldChar w:fldCharType="end"/>
      </w:r>
      <w:r>
        <w:t>.</w:t>
      </w:r>
    </w:p>
    <w:p w14:paraId="7AE28362" w14:textId="2D135C50" w:rsidR="00271F2B" w:rsidRDefault="0002776C" w:rsidP="00043488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ED0A8C" w:rsidRPr="00271F2B">
        <w:t>п</w:t>
      </w:r>
      <w:r w:rsidR="0047539F" w:rsidRPr="00271F2B">
        <w:t xml:space="preserve">редсказание </w:t>
      </w:r>
      <w:r w:rsidR="0047539F">
        <w:t>курса валют с помощью модели машинного обучения</w:t>
      </w:r>
      <w:r w:rsidR="00271F2B">
        <w:t>.</w:t>
      </w:r>
    </w:p>
    <w:p w14:paraId="131A79FE" w14:textId="4AA4534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14C34">
        <w:t>с</w:t>
      </w:r>
      <w:r w:rsidR="00F566A8">
        <w:t>озда</w:t>
      </w:r>
      <w:r w:rsidR="00210F2D">
        <w:t>ние</w:t>
      </w:r>
      <w:r w:rsidR="00F566A8">
        <w:t xml:space="preserve"> модел</w:t>
      </w:r>
      <w:r w:rsidR="006C3995">
        <w:t>и</w:t>
      </w:r>
      <w:r w:rsidR="00F566A8">
        <w:t xml:space="preserve"> </w:t>
      </w:r>
      <w:r w:rsidR="00466E8E">
        <w:t>машинного обучения,</w:t>
      </w:r>
      <w:r w:rsidR="007B3E55">
        <w:t xml:space="preserve"> </w:t>
      </w:r>
      <w:r w:rsidR="007D359D">
        <w:t xml:space="preserve">которая </w:t>
      </w:r>
      <w:r w:rsidR="009755CA">
        <w:t xml:space="preserve">будет предсказывать курс </w:t>
      </w:r>
      <w:r w:rsidR="00CF0DBF">
        <w:t>валют</w:t>
      </w:r>
      <w:r w:rsidR="00307A2C">
        <w:t xml:space="preserve"> по отношению к рублю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043488">
      <w:pPr>
        <w:pStyle w:val="aff4"/>
        <w:rPr>
          <w:b/>
        </w:rPr>
      </w:pPr>
      <w:r>
        <w:rPr>
          <w:b/>
        </w:rPr>
        <w:t>З</w:t>
      </w:r>
      <w:r w:rsidR="0052210D">
        <w:rPr>
          <w:b/>
        </w:rPr>
        <w:t>адачи:</w:t>
      </w:r>
    </w:p>
    <w:p w14:paraId="5A4DAFAF" w14:textId="787841AD" w:rsidR="0042484F" w:rsidRDefault="00A3254D" w:rsidP="009E7080">
      <w:pPr>
        <w:pStyle w:val="ae"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 модели</w:t>
      </w:r>
      <w:r w:rsidR="009E7080" w:rsidRPr="009E7080">
        <w:t>;</w:t>
      </w:r>
    </w:p>
    <w:p w14:paraId="59687069" w14:textId="387C8362" w:rsidR="001C412E" w:rsidRDefault="00B33858" w:rsidP="009E7080">
      <w:pPr>
        <w:pStyle w:val="ae"/>
        <w:numPr>
          <w:ilvl w:val="0"/>
          <w:numId w:val="35"/>
        </w:numPr>
      </w:pPr>
      <w:r>
        <w:t>О</w:t>
      </w:r>
      <w:r w:rsidR="003501F4">
        <w:t>бучить модель на собранных данных</w:t>
      </w:r>
      <w:r w:rsidR="009E7080" w:rsidRPr="009E7080">
        <w:t>;</w:t>
      </w:r>
    </w:p>
    <w:p w14:paraId="3EC295AF" w14:textId="1BC9120F" w:rsidR="00F934A5" w:rsidRPr="009E7080" w:rsidRDefault="00E43FA7" w:rsidP="009E7080">
      <w:pPr>
        <w:pStyle w:val="ae"/>
        <w:numPr>
          <w:ilvl w:val="0"/>
          <w:numId w:val="35"/>
        </w:numPr>
        <w:rPr>
          <w:bCs/>
        </w:rPr>
      </w:pPr>
      <w:r w:rsidRPr="009E7080">
        <w:rPr>
          <w:bCs/>
        </w:rPr>
        <w:lastRenderedPageBreak/>
        <w:t>Поэкспериментировать с ра</w:t>
      </w:r>
      <w:r w:rsidR="00563678" w:rsidRPr="009E7080">
        <w:rPr>
          <w:bCs/>
        </w:rPr>
        <w:t>зными типами моделей</w:t>
      </w:r>
      <w:r w:rsidR="009E7080" w:rsidRPr="009E7080">
        <w:rPr>
          <w:bCs/>
        </w:rPr>
        <w:t>;</w:t>
      </w:r>
    </w:p>
    <w:p w14:paraId="663DF435" w14:textId="0BC6798F" w:rsidR="00563678" w:rsidRPr="009E7080" w:rsidRDefault="00C21549" w:rsidP="009E7080">
      <w:pPr>
        <w:pStyle w:val="ae"/>
        <w:numPr>
          <w:ilvl w:val="0"/>
          <w:numId w:val="35"/>
        </w:numPr>
        <w:rPr>
          <w:bCs/>
        </w:rPr>
      </w:pPr>
      <w:r w:rsidRPr="009E7080">
        <w:rPr>
          <w:bCs/>
        </w:rPr>
        <w:t>Проверить эффективность модели на тестовых данных</w:t>
      </w:r>
      <w:r w:rsidR="009E7080" w:rsidRPr="009E7080">
        <w:rPr>
          <w:bCs/>
        </w:rPr>
        <w:t>;</w:t>
      </w:r>
    </w:p>
    <w:p w14:paraId="45DE9FDE" w14:textId="64235C8F" w:rsidR="00C21549" w:rsidRPr="009E7080" w:rsidRDefault="00C87941" w:rsidP="009E7080">
      <w:pPr>
        <w:pStyle w:val="ae"/>
        <w:numPr>
          <w:ilvl w:val="0"/>
          <w:numId w:val="35"/>
        </w:numPr>
        <w:rPr>
          <w:bCs/>
        </w:rPr>
      </w:pPr>
      <w:r w:rsidRPr="009E7080">
        <w:rPr>
          <w:bCs/>
        </w:rPr>
        <w:t xml:space="preserve">Проверить предсказания модели </w:t>
      </w:r>
      <w:r w:rsidR="004C663C" w:rsidRPr="009E7080">
        <w:rPr>
          <w:bCs/>
        </w:rPr>
        <w:t xml:space="preserve">на </w:t>
      </w:r>
      <w:r w:rsidR="00B651F1">
        <w:rPr>
          <w:bCs/>
        </w:rPr>
        <w:t>ак</w:t>
      </w:r>
      <w:r w:rsidR="00465ED3">
        <w:rPr>
          <w:bCs/>
        </w:rPr>
        <w:t>туальных</w:t>
      </w:r>
      <w:r w:rsidR="00140743" w:rsidRPr="009E7080">
        <w:rPr>
          <w:bCs/>
        </w:rPr>
        <w:t xml:space="preserve"> данных</w:t>
      </w:r>
      <w:r w:rsidR="00BF3424" w:rsidRPr="00BF3424">
        <w:rPr>
          <w:bCs/>
        </w:rPr>
        <w:t>.</w:t>
      </w:r>
    </w:p>
    <w:p w14:paraId="0008A831" w14:textId="3DD96E47" w:rsidR="0052210D" w:rsidRDefault="00942D56" w:rsidP="00043488">
      <w:pPr>
        <w:pStyle w:val="aff4"/>
        <w:rPr>
          <w:b/>
        </w:rPr>
      </w:pPr>
      <w:r>
        <w:rPr>
          <w:b/>
        </w:rPr>
        <w:t>Инструменты:</w:t>
      </w:r>
    </w:p>
    <w:p w14:paraId="3DEBADFC" w14:textId="2BB1A67F" w:rsidR="00506205" w:rsidRPr="00781AAC" w:rsidRDefault="00CE7100" w:rsidP="00506205">
      <w:proofErr w:type="spellStart"/>
      <w:r w:rsidRPr="00CE7100">
        <w:rPr>
          <w:lang w:val="en-US"/>
        </w:rPr>
        <w:t>JupyterLab</w:t>
      </w:r>
      <w:proofErr w:type="spellEnd"/>
    </w:p>
    <w:p w14:paraId="12F554B7" w14:textId="6BFD576E" w:rsidR="00942D56" w:rsidRPr="004517FB" w:rsidRDefault="00BD6FAE" w:rsidP="00043488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396DEA50" w14:textId="022FFE72" w:rsidR="009F6846" w:rsidRDefault="00993DF8" w:rsidP="00993DF8">
      <w:pPr>
        <w:ind w:firstLine="0"/>
        <w:rPr>
          <w:b/>
          <w:bCs/>
          <w:lang w:eastAsia="ru-RU"/>
        </w:rPr>
        <w:sectPr w:rsidR="009F6846" w:rsidSect="00030581">
          <w:footerReference w:type="default" r:id="rId10"/>
          <w:footerReference w:type="first" r:id="rId11"/>
          <w:pgSz w:w="11906" w:h="16838"/>
          <w:pgMar w:top="1134" w:right="851" w:bottom="1134" w:left="1701" w:header="709" w:footer="85" w:gutter="0"/>
          <w:pgNumType w:start="1"/>
          <w:cols w:space="708"/>
          <w:docGrid w:linePitch="360"/>
        </w:sectPr>
      </w:pPr>
      <w:proofErr w:type="spellStart"/>
      <w:r>
        <w:rPr>
          <w:b/>
          <w:bCs/>
          <w:lang w:eastAsia="ru-RU"/>
        </w:rPr>
        <w:t>уц</w:t>
      </w:r>
      <w:proofErr w:type="spellEnd"/>
    </w:p>
    <w:p w14:paraId="5F1C4546" w14:textId="3B48AC47" w:rsidR="00993DF8" w:rsidRDefault="00016100" w:rsidP="004C3D32">
      <w:pPr>
        <w:pStyle w:val="a0"/>
      </w:pPr>
      <w:bookmarkStart w:id="3" w:name="_Toc172357317"/>
      <w:bookmarkStart w:id="4" w:name="_Toc172391429"/>
      <w:r>
        <w:lastRenderedPageBreak/>
        <w:t>Теоретическая часть</w:t>
      </w:r>
      <w:bookmarkEnd w:id="3"/>
      <w:bookmarkEnd w:id="4"/>
    </w:p>
    <w:p w14:paraId="321A1382" w14:textId="1DC4785F" w:rsidR="00993DF8" w:rsidRDefault="00B95A6A" w:rsidP="00AD04C3">
      <w:pPr>
        <w:pStyle w:val="a1"/>
      </w:pPr>
      <w:bookmarkStart w:id="5" w:name="_Toc172391430"/>
      <w:r>
        <w:t>Формирование гипотезы</w:t>
      </w:r>
      <w:bookmarkEnd w:id="5"/>
    </w:p>
    <w:p w14:paraId="6B23FA7B" w14:textId="77777777" w:rsidR="00B95A6A" w:rsidRDefault="00B95A6A" w:rsidP="00B95A6A"/>
    <w:p w14:paraId="58EDFFEE" w14:textId="02A65048" w:rsidR="00993DF8" w:rsidRDefault="00016100" w:rsidP="00993DF8">
      <w:pPr>
        <w:pStyle w:val="a1"/>
      </w:pPr>
      <w:bookmarkStart w:id="6" w:name="_Toc172391431"/>
      <w:r>
        <w:t>Пример</w:t>
      </w:r>
      <w:bookmarkEnd w:id="6"/>
    </w:p>
    <w:p w14:paraId="0A01A5B4" w14:textId="77777777" w:rsidR="00993DF8" w:rsidRDefault="00993DF8" w:rsidP="00781AAC"/>
    <w:p w14:paraId="08F5C672" w14:textId="77777777" w:rsidR="00993DF8" w:rsidRDefault="00993DF8" w:rsidP="00781AAC"/>
    <w:p w14:paraId="1E832DF8" w14:textId="77777777" w:rsidR="009F6846" w:rsidRDefault="009F6846" w:rsidP="00993DF8">
      <w:pPr>
        <w:sectPr w:rsidR="009F6846" w:rsidSect="00E72D26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</w:p>
    <w:p w14:paraId="7B57FAD0" w14:textId="51E1E169" w:rsidR="00704B8E" w:rsidRDefault="00016100" w:rsidP="004C3D32">
      <w:pPr>
        <w:pStyle w:val="a0"/>
      </w:pPr>
      <w:bookmarkStart w:id="7" w:name="_Toc172357318"/>
      <w:bookmarkStart w:id="8" w:name="_Toc172391432"/>
      <w:r>
        <w:lastRenderedPageBreak/>
        <w:t>Практическая часть</w:t>
      </w:r>
      <w:bookmarkEnd w:id="7"/>
      <w:bookmarkEnd w:id="8"/>
    </w:p>
    <w:p w14:paraId="75B389B2" w14:textId="3460F878" w:rsidR="00355C89" w:rsidRDefault="00454F28" w:rsidP="00DC3701">
      <w:pPr>
        <w:pStyle w:val="a1"/>
      </w:pPr>
      <w:bookmarkStart w:id="9" w:name="_Ref172364608"/>
      <w:bookmarkStart w:id="10" w:name="_Ref172364626"/>
      <w:bookmarkStart w:id="11" w:name="_Ref172364637"/>
      <w:bookmarkStart w:id="12" w:name="_Ref172364700"/>
      <w:bookmarkStart w:id="13" w:name="_Toc172391433"/>
      <w:r>
        <w:t>Среда разработки</w:t>
      </w:r>
      <w:bookmarkEnd w:id="9"/>
      <w:bookmarkEnd w:id="10"/>
      <w:bookmarkEnd w:id="11"/>
      <w:bookmarkEnd w:id="12"/>
      <w:bookmarkEnd w:id="13"/>
    </w:p>
    <w:p w14:paraId="09F42B59" w14:textId="1DFA0B84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14" w:name="_Hlk172312082"/>
      <w:proofErr w:type="spellStart"/>
      <w:r w:rsidRPr="003A65DB">
        <w:rPr>
          <w:rStyle w:val="bash0"/>
          <w:lang w:val="en-US"/>
        </w:rPr>
        <w:t>JupyterLab</w:t>
      </w:r>
      <w:bookmarkEnd w:id="14"/>
      <w:proofErr w:type="spellEnd"/>
      <w:r w:rsidRPr="009E38AF">
        <w:t xml:space="preserve"> </w:t>
      </w:r>
      <w:r>
        <w:fldChar w:fldCharType="begin"/>
      </w:r>
      <w:r w:rsidR="003A65DB">
        <w:instrText xml:space="preserve"> ADDIN ZOTERO_ITEM CSL_CITATION {"citationID":"k8LGlArH","properties":{"formattedCitation":"[3]","plainCitation":"[3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Pr="009E38AF">
        <w:rPr>
          <w:rFonts w:cs="Times New Roman"/>
        </w:rPr>
        <w:t>[3]</w:t>
      </w:r>
      <w:r>
        <w:fldChar w:fldCharType="end"/>
      </w:r>
      <w:r w:rsidR="003A65DB">
        <w:t xml:space="preserve">, там больше возможностей по сравнению с </w:t>
      </w:r>
      <w:proofErr w:type="spellStart"/>
      <w:r w:rsidR="003A65DB" w:rsidRPr="003A65DB">
        <w:rPr>
          <w:rStyle w:val="bash0"/>
        </w:rPr>
        <w:t>Jupyter</w:t>
      </w:r>
      <w:proofErr w:type="spellEnd"/>
      <w:r w:rsidR="003A65DB" w:rsidRPr="003A65DB">
        <w:rPr>
          <w:rStyle w:val="bash0"/>
        </w:rPr>
        <w:t xml:space="preserve"> </w:t>
      </w:r>
      <w:proofErr w:type="spellStart"/>
      <w:r w:rsidR="003A65DB" w:rsidRPr="003A65DB">
        <w:rPr>
          <w:rStyle w:val="bash0"/>
        </w:rPr>
        <w:t>Notebook</w:t>
      </w:r>
      <w:proofErr w:type="spellEnd"/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2A7435">
        <w:instrText xml:space="preserve"> ADDIN ZOTERO_ITEM CSL_CITATION {"citationID":"HyXeltgc","properties":{"formattedCitation":"[6]","plainCitation":"[6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2A7435" w:rsidRPr="002A7435">
        <w:rPr>
          <w:rFonts w:cs="Times New Roman"/>
        </w:rPr>
        <w:t>[6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0821ED80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proofErr w:type="spellStart"/>
      <w:r w:rsidR="00296411" w:rsidRPr="006E4089">
        <w:rPr>
          <w:rStyle w:val="bash0"/>
          <w:lang w:val="en-US"/>
        </w:rPr>
        <w:t>naconda</w:t>
      </w:r>
      <w:proofErr w:type="spellEnd"/>
      <w:r w:rsidR="00296411" w:rsidRPr="00296411">
        <w:t xml:space="preserve"> </w:t>
      </w:r>
      <w:r w:rsidR="00296411">
        <w:fldChar w:fldCharType="begin"/>
      </w:r>
      <w:r w:rsidR="002A7435">
        <w:instrText xml:space="preserve"> ADDIN ZOTERO_ITEM CSL_CITATION {"citationID":"SQsJvBYm","properties":{"formattedCitation":"[7]","plainCitation":"[7]","noteIndex":0},"citationItems":[{"id":12,"uris":["http://zotero.org/users/local/ccYgADcV/items/R5FQ4K3U"],"itemData":{"id":12,"type":"webpage","language":"en","title":"Anaconda","URL":"https://www.anaconda.com/","accessed":{"date-parts":[["2024",7,19]]}}}],"schema":"https://github.com/citation-style-language/schema/raw/master/csl-citation.json"} </w:instrText>
      </w:r>
      <w:r w:rsidR="00296411">
        <w:fldChar w:fldCharType="separate"/>
      </w:r>
      <w:r w:rsidR="002A7435" w:rsidRPr="002A7435">
        <w:rPr>
          <w:rFonts w:cs="Times New Roman"/>
        </w:rPr>
        <w:t>[7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9"/>
          </w:rPr>
          <w:t>https://www.anaconda.com/</w:t>
        </w:r>
      </w:hyperlink>
      <w:r w:rsidR="00296411">
        <w:t xml:space="preserve">. </w:t>
      </w:r>
    </w:p>
    <w:p w14:paraId="4DBFBFB6" w14:textId="639B176C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устанавливаемых пакетов. Для этого, открываем программу </w:t>
      </w:r>
      <w:proofErr w:type="spellStart"/>
      <w:r w:rsidR="006E4089" w:rsidRPr="00116BD2">
        <w:rPr>
          <w:rStyle w:val="bash0"/>
        </w:rPr>
        <w:t>Anaconda</w:t>
      </w:r>
      <w:proofErr w:type="spellEnd"/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proofErr w:type="spellStart"/>
      <w:r w:rsidR="003F3590" w:rsidRPr="00116BD2">
        <w:rPr>
          <w:rStyle w:val="bash0"/>
        </w:rPr>
        <w:t>Environments</w:t>
      </w:r>
      <w:proofErr w:type="spellEnd"/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proofErr w:type="spellStart"/>
      <w:r w:rsidR="00460784" w:rsidRPr="00460784">
        <w:rPr>
          <w:rStyle w:val="bash0"/>
        </w:rPr>
        <w:t>Create</w:t>
      </w:r>
      <w:proofErr w:type="spellEnd"/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541E58">
        <w:t xml:space="preserve">рисунок </w:t>
      </w:r>
      <w:r w:rsidR="00541E58" w:rsidRPr="00541E58">
        <w:rPr>
          <w:rStyle w:val="aff9"/>
        </w:rPr>
        <w:t>1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541E58">
      <w:pPr>
        <w:pStyle w:val="ac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2526B2EE" w:rsidR="00B45252" w:rsidRDefault="00541E58" w:rsidP="00541E58">
      <w:pPr>
        <w:pStyle w:val="aa"/>
      </w:pPr>
      <w:bookmarkStart w:id="15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Pr="00541E58">
        <w:rPr>
          <w:rStyle w:val="aff9"/>
        </w:rPr>
        <w:t>1</w:t>
      </w:r>
      <w:r w:rsidRPr="00541E58">
        <w:rPr>
          <w:rStyle w:val="aff9"/>
        </w:rPr>
        <w:fldChar w:fldCharType="end"/>
      </w:r>
      <w:bookmarkEnd w:id="15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proofErr w:type="spellStart"/>
      <w:r>
        <w:rPr>
          <w:lang w:val="en-US"/>
        </w:rPr>
        <w:t>diplom</w:t>
      </w:r>
      <w:proofErr w:type="spellEnd"/>
      <w:r w:rsidRPr="00541E58">
        <w:t>_2024_</w:t>
      </w:r>
      <w:proofErr w:type="spellStart"/>
      <w:r>
        <w:rPr>
          <w:lang w:val="en-US"/>
        </w:rPr>
        <w:t>gb</w:t>
      </w:r>
      <w:proofErr w:type="spellEnd"/>
    </w:p>
    <w:p w14:paraId="0C544104" w14:textId="16B36547" w:rsidR="00447BFB" w:rsidRPr="005375BD" w:rsidRDefault="00404BD3" w:rsidP="00404BD3">
      <w:pPr>
        <w:rPr>
          <w:lang w:val="en-US"/>
        </w:rPr>
      </w:pPr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16" w:name="_Hlk172312231"/>
      <w:proofErr w:type="spellStart"/>
      <w:r w:rsidRPr="00404BD3">
        <w:rPr>
          <w:rStyle w:val="bash0"/>
        </w:rPr>
        <w:t>JupyterLab</w:t>
      </w:r>
      <w:bookmarkEnd w:id="16"/>
      <w:proofErr w:type="spellEnd"/>
      <w:r>
        <w:t>.</w:t>
      </w:r>
    </w:p>
    <w:p w14:paraId="6CD324E2" w14:textId="77777777" w:rsidR="004326F4" w:rsidRDefault="00A54257" w:rsidP="000A27FE">
      <w:pPr>
        <w:pStyle w:val="a1"/>
      </w:pPr>
      <w:bookmarkStart w:id="17" w:name="_Toc172391434"/>
      <w:r>
        <w:lastRenderedPageBreak/>
        <w:t xml:space="preserve">Выбор </w:t>
      </w:r>
      <w:proofErr w:type="spellStart"/>
      <w:r>
        <w:t>датасетов</w:t>
      </w:r>
      <w:bookmarkEnd w:id="17"/>
      <w:proofErr w:type="spellEnd"/>
    </w:p>
    <w:p w14:paraId="2FB06A04" w14:textId="77777777" w:rsidR="000A27FE" w:rsidRDefault="000A27FE" w:rsidP="000A27FE">
      <w:proofErr w:type="spellStart"/>
      <w:r>
        <w:t>Датасеты</w:t>
      </w:r>
      <w:proofErr w:type="spellEnd"/>
      <w:r>
        <w:t xml:space="preserve"> были взяты с сайта </w:t>
      </w:r>
      <w:proofErr w:type="spellStart"/>
      <w:r>
        <w:rPr>
          <w:lang w:val="en-US"/>
        </w:rPr>
        <w:t>InvestFunds</w:t>
      </w:r>
      <w:proofErr w:type="spellEnd"/>
      <w:r w:rsidRPr="000A27FE">
        <w:t xml:space="preserve"> (</w:t>
      </w:r>
      <w:hyperlink r:id="rId14" w:history="1">
        <w:r w:rsidRPr="0065226B">
          <w:rPr>
            <w:rStyle w:val="a9"/>
          </w:rPr>
          <w:t>https://investfunds.ru/</w:t>
        </w:r>
      </w:hyperlink>
      <w:r w:rsidRPr="000A27FE">
        <w:t>)</w:t>
      </w:r>
      <w:r>
        <w:t xml:space="preserve">, их можно бесплатно скачать в формате </w:t>
      </w:r>
      <w:r>
        <w:rPr>
          <w:lang w:val="en-US"/>
        </w:rPr>
        <w:t>Excel</w:t>
      </w:r>
      <w:r w:rsidRPr="000A27FE">
        <w:t xml:space="preserve">, </w:t>
      </w:r>
      <w:r>
        <w:t>за выбранный промежуток времени.</w:t>
      </w:r>
    </w:p>
    <w:p w14:paraId="23F13224" w14:textId="5976ED19" w:rsidR="000A27FE" w:rsidRDefault="000A27FE" w:rsidP="000A0DE4">
      <w:pPr>
        <w:spacing w:after="0"/>
      </w:pPr>
      <w:r>
        <w:t xml:space="preserve">В качестве ключевых индикаторов </w:t>
      </w:r>
      <w:r w:rsidR="00FC0AFB">
        <w:fldChar w:fldCharType="begin"/>
      </w:r>
      <w:r w:rsidR="00FC0AFB">
        <w:instrText xml:space="preserve"> ADDIN ZOTERO_ITEM CSL_CITATION {"citationID":"cCrajWcl","properties":{"formattedCitation":"[4]","plainCitation":"[4]","noteIndex":0},"citationItems":[{"id":13,"uris":["http://zotero.org/users/local/ccYgADcV/items/3TQS5SWW"],"itemData":{"id":13,"type":"webpage","language":"ru","title":"Ключевые индикаторы","URL":"https://investfunds.ru/indicators/key-indexes/","author":[{"family":"InvestFunds","given":""}],"accessed":{"date-parts":[["2024",7,20]]}}}],"schema":"https://github.com/citation-style-language/schema/raw/master/csl-citation.json"} </w:instrText>
      </w:r>
      <w:r w:rsidR="00FC0AFB">
        <w:fldChar w:fldCharType="separate"/>
      </w:r>
      <w:r w:rsidR="00FC0AFB" w:rsidRPr="00FC0AFB">
        <w:rPr>
          <w:rFonts w:cs="Times New Roman"/>
        </w:rPr>
        <w:t>[4]</w:t>
      </w:r>
      <w:r w:rsidR="00FC0AFB">
        <w:fldChar w:fldCharType="end"/>
      </w:r>
      <w:r w:rsidRPr="000A27FE">
        <w:t xml:space="preserve"> </w:t>
      </w:r>
      <w:r>
        <w:t xml:space="preserve"> </w:t>
      </w:r>
      <w:r w:rsidR="001C404E">
        <w:t>были приняты следующие показатели:</w:t>
      </w:r>
    </w:p>
    <w:p w14:paraId="45207C68" w14:textId="26A9666B" w:rsidR="001C404E" w:rsidRDefault="001C404E" w:rsidP="000A0DE4">
      <w:pPr>
        <w:pStyle w:val="ae"/>
        <w:numPr>
          <w:ilvl w:val="0"/>
          <w:numId w:val="44"/>
        </w:numPr>
      </w:pPr>
      <w:r w:rsidRPr="001C404E">
        <w:t xml:space="preserve">индекс </w:t>
      </w:r>
      <w:r>
        <w:t>М</w:t>
      </w:r>
      <w:r w:rsidRPr="001C404E">
        <w:t>осбиржи</w:t>
      </w:r>
      <w:r>
        <w:t>;</w:t>
      </w:r>
    </w:p>
    <w:p w14:paraId="423F5646" w14:textId="6A2F7D32" w:rsidR="001C404E" w:rsidRDefault="001C404E" w:rsidP="000A0DE4">
      <w:pPr>
        <w:pStyle w:val="ae"/>
        <w:numPr>
          <w:ilvl w:val="0"/>
          <w:numId w:val="44"/>
        </w:numPr>
      </w:pPr>
      <w:r>
        <w:t>индекс РТС;</w:t>
      </w:r>
    </w:p>
    <w:p w14:paraId="2D17FB3A" w14:textId="727DFD81" w:rsidR="001C404E" w:rsidRDefault="001C404E" w:rsidP="000A0DE4">
      <w:pPr>
        <w:pStyle w:val="ae"/>
        <w:numPr>
          <w:ilvl w:val="0"/>
          <w:numId w:val="44"/>
        </w:numPr>
      </w:pPr>
      <w:r>
        <w:t xml:space="preserve">индекс </w:t>
      </w:r>
      <w:r w:rsidRPr="001C404E">
        <w:t>S&amp;P 500</w:t>
      </w:r>
      <w:r>
        <w:t>;</w:t>
      </w:r>
    </w:p>
    <w:p w14:paraId="6B15E6E5" w14:textId="79CCAF32" w:rsidR="001C404E" w:rsidRDefault="001C404E" w:rsidP="000A0DE4">
      <w:pPr>
        <w:pStyle w:val="ae"/>
        <w:numPr>
          <w:ilvl w:val="0"/>
          <w:numId w:val="44"/>
        </w:numPr>
      </w:pPr>
      <w:r w:rsidRPr="001C404E">
        <w:t>плати</w:t>
      </w:r>
      <w:r w:rsidRPr="001C404E">
        <w:t>на (Банк России)</w:t>
      </w:r>
      <w:r>
        <w:t>;</w:t>
      </w:r>
    </w:p>
    <w:p w14:paraId="49CD700E" w14:textId="6F5BA6EF" w:rsidR="001C404E" w:rsidRDefault="001C404E" w:rsidP="000A0DE4">
      <w:pPr>
        <w:pStyle w:val="ae"/>
        <w:numPr>
          <w:ilvl w:val="0"/>
          <w:numId w:val="44"/>
        </w:numPr>
      </w:pPr>
      <w:r w:rsidRPr="001C404E">
        <w:t>нефть Brent</w:t>
      </w:r>
      <w:r>
        <w:t>;</w:t>
      </w:r>
    </w:p>
    <w:p w14:paraId="2DF41A0D" w14:textId="0C7B1B39" w:rsidR="001C404E" w:rsidRDefault="001C404E" w:rsidP="000A0DE4">
      <w:pPr>
        <w:pStyle w:val="ae"/>
        <w:numPr>
          <w:ilvl w:val="0"/>
          <w:numId w:val="44"/>
        </w:numPr>
      </w:pPr>
      <w:r w:rsidRPr="001C404E">
        <w:t>золото</w:t>
      </w:r>
      <w:r w:rsidRPr="001C404E">
        <w:t xml:space="preserve"> (Банк России)</w:t>
      </w:r>
      <w:r w:rsidR="000A0DE4">
        <w:t>;</w:t>
      </w:r>
    </w:p>
    <w:p w14:paraId="70EF2F34" w14:textId="10AEF732" w:rsidR="000A0DE4" w:rsidRDefault="000A0DE4" w:rsidP="000A0DE4">
      <w:pPr>
        <w:pStyle w:val="ae"/>
        <w:numPr>
          <w:ilvl w:val="0"/>
          <w:numId w:val="44"/>
        </w:numPr>
      </w:pPr>
      <w:r w:rsidRPr="000A0DE4">
        <w:t>серебро</w:t>
      </w:r>
      <w:r w:rsidRPr="000A0DE4">
        <w:t xml:space="preserve"> (Банк России)</w:t>
      </w:r>
      <w:r>
        <w:t>;</w:t>
      </w:r>
    </w:p>
    <w:p w14:paraId="000EBAA9" w14:textId="24281FA9" w:rsidR="000A0DE4" w:rsidRDefault="000A0DE4" w:rsidP="000A0DE4">
      <w:pPr>
        <w:pStyle w:val="ae"/>
        <w:numPr>
          <w:ilvl w:val="0"/>
          <w:numId w:val="44"/>
        </w:numPr>
      </w:pPr>
      <w:r w:rsidRPr="000A0DE4">
        <w:t>палладий</w:t>
      </w:r>
      <w:r w:rsidRPr="000A0DE4">
        <w:t xml:space="preserve"> (Банк России)</w:t>
      </w:r>
      <w:r>
        <w:t>.</w:t>
      </w:r>
    </w:p>
    <w:p w14:paraId="40B2FCC5" w14:textId="3B5E8014" w:rsidR="000A0DE4" w:rsidRDefault="000A0DE4" w:rsidP="002A7435">
      <w:pPr>
        <w:spacing w:after="0"/>
        <w:ind w:left="142"/>
      </w:pPr>
      <w:r>
        <w:t xml:space="preserve">В качестве </w:t>
      </w:r>
      <w:proofErr w:type="spellStart"/>
      <w:r>
        <w:t>таргетов</w:t>
      </w:r>
      <w:proofErr w:type="spellEnd"/>
      <w:r>
        <w:t xml:space="preserve"> (целевой переменной) были взяты следующие курсы валют</w:t>
      </w:r>
      <w:r w:rsidR="002A7435">
        <w:t xml:space="preserve"> </w:t>
      </w:r>
      <w:r w:rsidR="002A7435">
        <w:fldChar w:fldCharType="begin"/>
      </w:r>
      <w:r w:rsidR="002A7435">
        <w:instrText xml:space="preserve"> ADDIN ZOTERO_ITEM CSL_CITATION {"citationID":"27vRXbRd","properties":{"formattedCitation":"[5]","plainCitation":"[5]","noteIndex":0},"citationItems":[{"id":14,"uris":["http://zotero.org/users/local/ccYgADcV/items/2ZUXQ5CK"],"itemData":{"id":14,"type":"webpage","language":"ru","title":"Курсы валют","URL":"https://investfunds.ru/indicators/currency/","author":[{"family":"InvestFunds","given":""}],"accessed":{"date-parts":[["2024",7,20]]}}}],"schema":"https://github.com/citation-style-language/schema/raw/master/csl-citation.json"} </w:instrText>
      </w:r>
      <w:r w:rsidR="002A7435">
        <w:fldChar w:fldCharType="separate"/>
      </w:r>
      <w:r w:rsidR="002A7435" w:rsidRPr="002A7435">
        <w:rPr>
          <w:rFonts w:cs="Times New Roman"/>
        </w:rPr>
        <w:t>[5]</w:t>
      </w:r>
      <w:r w:rsidR="002A7435">
        <w:fldChar w:fldCharType="end"/>
      </w:r>
      <w:r w:rsidRPr="000A0DE4">
        <w:t>:</w:t>
      </w:r>
    </w:p>
    <w:p w14:paraId="25862E3B" w14:textId="03E16633" w:rsidR="000A0DE4" w:rsidRDefault="000A0DE4" w:rsidP="002A7435">
      <w:pPr>
        <w:pStyle w:val="ae"/>
        <w:numPr>
          <w:ilvl w:val="0"/>
          <w:numId w:val="45"/>
        </w:numPr>
      </w:pPr>
      <w:r w:rsidRPr="000A0DE4">
        <w:t>д</w:t>
      </w:r>
      <w:r w:rsidRPr="000A0DE4">
        <w:t>оллар США</w:t>
      </w:r>
      <w:r>
        <w:t xml:space="preserve"> /</w:t>
      </w:r>
      <w:r w:rsidRPr="000A0DE4">
        <w:t xml:space="preserve"> Российский рубль</w:t>
      </w:r>
      <w:r w:rsidR="00535DD3">
        <w:t>;</w:t>
      </w:r>
    </w:p>
    <w:p w14:paraId="0221A48F" w14:textId="25DF67E8" w:rsidR="00535DD3" w:rsidRDefault="00535DD3" w:rsidP="002A7435">
      <w:pPr>
        <w:pStyle w:val="ae"/>
        <w:numPr>
          <w:ilvl w:val="0"/>
          <w:numId w:val="45"/>
        </w:numPr>
      </w:pPr>
      <w:r w:rsidRPr="00535DD3">
        <w:t xml:space="preserve">Евро </w:t>
      </w:r>
      <w:r>
        <w:t xml:space="preserve">/ </w:t>
      </w:r>
      <w:r w:rsidRPr="00535DD3">
        <w:t>Российский рубль</w:t>
      </w:r>
      <w:r>
        <w:t>;</w:t>
      </w:r>
    </w:p>
    <w:p w14:paraId="7FA09D05" w14:textId="77777777" w:rsidR="00535DD3" w:rsidRDefault="00535DD3" w:rsidP="002A7435">
      <w:pPr>
        <w:pStyle w:val="ae"/>
        <w:numPr>
          <w:ilvl w:val="0"/>
          <w:numId w:val="45"/>
        </w:numPr>
      </w:pPr>
      <w:r w:rsidRPr="00535DD3">
        <w:t>бивалютная корзина</w:t>
      </w:r>
      <w:r w:rsidRPr="00535DD3">
        <w:t xml:space="preserve"> </w:t>
      </w:r>
      <w:r>
        <w:t xml:space="preserve">/ </w:t>
      </w:r>
      <w:r w:rsidRPr="00535DD3">
        <w:t>Российский рубль</w:t>
      </w:r>
      <w:r>
        <w:t>;</w:t>
      </w:r>
    </w:p>
    <w:p w14:paraId="0C373622" w14:textId="4E4F19B0" w:rsidR="00535DD3" w:rsidRDefault="00535DD3" w:rsidP="002A7435">
      <w:pPr>
        <w:pStyle w:val="ae"/>
        <w:numPr>
          <w:ilvl w:val="0"/>
          <w:numId w:val="45"/>
        </w:numPr>
      </w:pPr>
      <w:r w:rsidRPr="00535DD3">
        <w:t>Британский фунт стерлингов</w:t>
      </w:r>
      <w:r>
        <w:t xml:space="preserve"> /</w:t>
      </w:r>
      <w:r w:rsidRPr="00535DD3">
        <w:t xml:space="preserve"> Российский рубль</w:t>
      </w:r>
      <w:r>
        <w:t>;</w:t>
      </w:r>
    </w:p>
    <w:p w14:paraId="538CB8AC" w14:textId="2BF5554F" w:rsidR="00535DD3" w:rsidRDefault="00535DD3" w:rsidP="002A7435">
      <w:pPr>
        <w:pStyle w:val="ae"/>
        <w:numPr>
          <w:ilvl w:val="0"/>
          <w:numId w:val="45"/>
        </w:numPr>
      </w:pPr>
      <w:r w:rsidRPr="00535DD3">
        <w:t xml:space="preserve">Швейцарский франк </w:t>
      </w:r>
      <w:r>
        <w:t xml:space="preserve">/ </w:t>
      </w:r>
      <w:r w:rsidRPr="00535DD3">
        <w:t>Российский рубль</w:t>
      </w:r>
      <w:r>
        <w:t>;</w:t>
      </w:r>
    </w:p>
    <w:p w14:paraId="2B387134" w14:textId="0288C1D5" w:rsidR="00535DD3" w:rsidRDefault="00535DD3" w:rsidP="002A7435">
      <w:pPr>
        <w:pStyle w:val="ae"/>
        <w:numPr>
          <w:ilvl w:val="0"/>
          <w:numId w:val="45"/>
        </w:numPr>
      </w:pPr>
      <w:r w:rsidRPr="00535DD3">
        <w:t xml:space="preserve">Китайский юань </w:t>
      </w:r>
      <w:r>
        <w:t>/</w:t>
      </w:r>
      <w:r w:rsidRPr="00535DD3">
        <w:t xml:space="preserve"> Российский рубль</w:t>
      </w:r>
      <w:r>
        <w:t>;</w:t>
      </w:r>
    </w:p>
    <w:p w14:paraId="0F0F3714" w14:textId="68A8BEA3" w:rsidR="00535DD3" w:rsidRDefault="00535DD3" w:rsidP="002A7435">
      <w:pPr>
        <w:pStyle w:val="ae"/>
        <w:numPr>
          <w:ilvl w:val="0"/>
          <w:numId w:val="45"/>
        </w:numPr>
      </w:pPr>
      <w:r w:rsidRPr="00535DD3">
        <w:t xml:space="preserve">Японская иена </w:t>
      </w:r>
      <w:r w:rsidR="002A7435">
        <w:t xml:space="preserve">/ </w:t>
      </w:r>
      <w:r w:rsidRPr="00535DD3">
        <w:t>Российский рубль</w:t>
      </w:r>
      <w:r w:rsidR="002A7435">
        <w:t>.</w:t>
      </w:r>
    </w:p>
    <w:p w14:paraId="61454302" w14:textId="3F9C8A4F" w:rsidR="000A0DE4" w:rsidRPr="005375BD" w:rsidRDefault="005375BD" w:rsidP="00E93CA5">
      <w:pPr>
        <w:pStyle w:val="a1"/>
        <w:rPr>
          <w:lang w:val="en-US"/>
        </w:rPr>
      </w:pPr>
      <w:bookmarkStart w:id="18" w:name="_Toc172391435"/>
      <w:r>
        <w:t xml:space="preserve">Создание файла </w:t>
      </w:r>
      <w:r>
        <w:rPr>
          <w:lang w:val="en-US"/>
        </w:rPr>
        <w:t>Jupiter Notebook</w:t>
      </w:r>
      <w:bookmarkEnd w:id="18"/>
    </w:p>
    <w:p w14:paraId="36EE3A45" w14:textId="6F42BF7D" w:rsidR="000A0DE4" w:rsidRPr="007E4F32" w:rsidRDefault="005375BD" w:rsidP="00E93CA5">
      <w:r>
        <w:t>После того как мы установили</w:t>
      </w:r>
      <w:r w:rsidR="008F06C4">
        <w:t xml:space="preserve"> </w:t>
      </w:r>
      <w:proofErr w:type="spellStart"/>
      <w:r w:rsidR="008F06C4" w:rsidRPr="00404BD3">
        <w:rPr>
          <w:rStyle w:val="bash0"/>
        </w:rPr>
        <w:t>JupyterLab</w:t>
      </w:r>
      <w:proofErr w:type="spellEnd"/>
      <w:r w:rsidR="008F06C4">
        <w:t xml:space="preserve">, </w:t>
      </w:r>
      <w:r w:rsidR="00D236BD">
        <w:t xml:space="preserve">выбрали рабочее окружение </w:t>
      </w:r>
      <w:r w:rsidR="00D236BD">
        <w:t xml:space="preserve">и </w:t>
      </w:r>
      <w:r>
        <w:t>открыли среду разработки</w:t>
      </w:r>
      <w:r w:rsidRPr="005375BD">
        <w:t xml:space="preserve"> (</w:t>
      </w:r>
      <w:r>
        <w:t xml:space="preserve">пункт </w:t>
      </w:r>
      <w:r>
        <w:fldChar w:fldCharType="begin"/>
      </w:r>
      <w:r>
        <w:instrText xml:space="preserve"> REF _Ref172364700 \r \h </w:instrText>
      </w:r>
      <w:r>
        <w:fldChar w:fldCharType="separate"/>
      </w:r>
      <w:r>
        <w:t>2.1</w:t>
      </w:r>
      <w:r>
        <w:fldChar w:fldCharType="end"/>
      </w:r>
      <w:r w:rsidRPr="005375BD">
        <w:t>)</w:t>
      </w:r>
      <w:r>
        <w:t xml:space="preserve">, создадим файл </w:t>
      </w:r>
      <w:proofErr w:type="spellStart"/>
      <w:r w:rsidR="00D236BD" w:rsidRPr="007E4F32">
        <w:rPr>
          <w:rStyle w:val="bash0"/>
        </w:rPr>
        <w:t>Jupiter</w:t>
      </w:r>
      <w:proofErr w:type="spellEnd"/>
      <w:r w:rsidR="00D236BD" w:rsidRPr="007E4F32">
        <w:rPr>
          <w:rStyle w:val="bash0"/>
        </w:rPr>
        <w:t xml:space="preserve"> </w:t>
      </w:r>
      <w:proofErr w:type="spellStart"/>
      <w:r w:rsidR="00D236BD" w:rsidRPr="007E4F32">
        <w:rPr>
          <w:rStyle w:val="bash0"/>
        </w:rPr>
        <w:t>Notebook</w:t>
      </w:r>
      <w:proofErr w:type="spellEnd"/>
      <w:r w:rsidR="00D236BD" w:rsidRPr="00D236BD">
        <w:t xml:space="preserve">. </w:t>
      </w:r>
      <w:r w:rsidR="00D236BD">
        <w:t>Для этого</w:t>
      </w:r>
      <w:r w:rsidR="008F06C4">
        <w:t xml:space="preserve"> нужно перейти меню </w:t>
      </w:r>
      <w:r w:rsidR="008F06C4" w:rsidRPr="008F06C4">
        <w:rPr>
          <w:rStyle w:val="bash0"/>
        </w:rPr>
        <w:t>File</w:t>
      </w:r>
      <w:r w:rsidR="008F06C4" w:rsidRPr="007E4F32">
        <w:t xml:space="preserve"> </w:t>
      </w:r>
      <w:r w:rsidR="008F06C4" w:rsidRPr="007E4F32">
        <w:rPr>
          <w:rFonts w:cs="Times New Roman"/>
        </w:rPr>
        <w:t xml:space="preserve">→ </w:t>
      </w:r>
      <w:r w:rsidR="008F06C4" w:rsidRPr="008F06C4">
        <w:rPr>
          <w:rStyle w:val="bash0"/>
        </w:rPr>
        <w:t>New</w:t>
      </w:r>
      <w:r w:rsidR="008F06C4" w:rsidRPr="007E4F32">
        <w:rPr>
          <w:rFonts w:cs="Times New Roman"/>
        </w:rPr>
        <w:t xml:space="preserve"> → </w:t>
      </w:r>
      <w:proofErr w:type="spellStart"/>
      <w:r w:rsidR="008F06C4" w:rsidRPr="008F06C4">
        <w:rPr>
          <w:rStyle w:val="bash0"/>
        </w:rPr>
        <w:t>Notebook</w:t>
      </w:r>
      <w:proofErr w:type="spellEnd"/>
      <w:r w:rsidR="008F06C4" w:rsidRPr="008F06C4">
        <w:t>.</w:t>
      </w:r>
    </w:p>
    <w:p w14:paraId="0C97218B" w14:textId="77777777" w:rsidR="00975354" w:rsidRDefault="007E4F32" w:rsidP="00E93CA5">
      <w:r>
        <w:t xml:space="preserve">Файл </w:t>
      </w:r>
      <w:proofErr w:type="spellStart"/>
      <w:r w:rsidRPr="007E4F32">
        <w:rPr>
          <w:rStyle w:val="bash0"/>
        </w:rPr>
        <w:t>Jupiter</w:t>
      </w:r>
      <w:proofErr w:type="spellEnd"/>
      <w:r w:rsidRPr="007E4F32">
        <w:rPr>
          <w:rStyle w:val="bash0"/>
        </w:rPr>
        <w:t xml:space="preserve"> </w:t>
      </w:r>
      <w:proofErr w:type="spellStart"/>
      <w:r w:rsidRPr="007E4F32">
        <w:rPr>
          <w:rStyle w:val="bash0"/>
        </w:rPr>
        <w:t>Notebook</w:t>
      </w:r>
      <w:proofErr w:type="spellEnd"/>
      <w:r w:rsidRPr="00975354">
        <w:t xml:space="preserve"> состоит из </w:t>
      </w:r>
      <w:r w:rsidR="00975354">
        <w:t xml:space="preserve">ячеек, в которых может находиться код программы или пояснительный текст программы, написанный на языке </w:t>
      </w:r>
      <w:proofErr w:type="spellStart"/>
      <w:r w:rsidR="00975354" w:rsidRPr="00975354">
        <w:rPr>
          <w:rStyle w:val="bash0"/>
        </w:rPr>
        <w:t>Markdown</w:t>
      </w:r>
      <w:proofErr w:type="spellEnd"/>
      <w:r w:rsidR="00975354" w:rsidRPr="00975354">
        <w:t xml:space="preserve">. </w:t>
      </w:r>
      <w:r w:rsidR="00975354">
        <w:t>Код каждой ячейки может выполняться отдельно, а также есть возможность запустить выполнение всех ячеек. Результат выполнения ячейки может выводиться непосредственно после самой ячейки.</w:t>
      </w:r>
      <w:r w:rsidR="00975354" w:rsidRPr="00975354">
        <w:t xml:space="preserve"> </w:t>
      </w:r>
    </w:p>
    <w:p w14:paraId="63F05950" w14:textId="7CFB7F39" w:rsidR="00E93CA5" w:rsidRPr="00E93CA5" w:rsidRDefault="00E93CA5" w:rsidP="00E93CA5">
      <w:pPr>
        <w:pStyle w:val="a1"/>
      </w:pPr>
      <w:bookmarkStart w:id="19" w:name="_Toc172391436"/>
      <w:r>
        <w:lastRenderedPageBreak/>
        <w:t xml:space="preserve">Установка необходимых </w:t>
      </w:r>
      <w:r>
        <w:rPr>
          <w:lang w:val="en-US"/>
        </w:rPr>
        <w:t>python-</w:t>
      </w:r>
      <w:r>
        <w:t>пакетов</w:t>
      </w:r>
      <w:bookmarkEnd w:id="19"/>
    </w:p>
    <w:p w14:paraId="33B2D5A7" w14:textId="6B2B1EE8" w:rsidR="00E93CA5" w:rsidRDefault="00E93CA5" w:rsidP="00E93CA5">
      <w:r>
        <w:t>Для того чтобы использовать необходимые нам библиотеки (</w:t>
      </w:r>
      <w:r>
        <w:rPr>
          <w:lang w:val="en-US"/>
        </w:rPr>
        <w:t>Pandas</w:t>
      </w:r>
      <w:r w:rsidRPr="00E93CA5">
        <w:t xml:space="preserve">, </w:t>
      </w:r>
      <w:r>
        <w:rPr>
          <w:lang w:val="en-US"/>
        </w:rPr>
        <w:t>NumPy</w:t>
      </w:r>
      <w:r w:rsidR="0004797E" w:rsidRPr="0004797E">
        <w:t xml:space="preserve">, </w:t>
      </w:r>
      <w:proofErr w:type="spellStart"/>
      <w:r w:rsidR="0004797E" w:rsidRPr="0004797E">
        <w:t>Matplotlib</w:t>
      </w:r>
      <w:proofErr w:type="spellEnd"/>
      <w:r w:rsidR="006978D1" w:rsidRPr="006978D1">
        <w:t xml:space="preserve"> </w:t>
      </w:r>
      <w:r w:rsidR="006978D1">
        <w:t xml:space="preserve">и </w:t>
      </w:r>
      <w:proofErr w:type="gramStart"/>
      <w:r w:rsidR="006978D1">
        <w:t>т.д.</w:t>
      </w:r>
      <w:proofErr w:type="gramEnd"/>
      <w:r>
        <w:t>)</w:t>
      </w:r>
      <w:r w:rsidR="0004797E" w:rsidRPr="0004797E">
        <w:t xml:space="preserve"> </w:t>
      </w:r>
      <w:r w:rsidR="0004797E">
        <w:t>нужно установить соответствующие па</w:t>
      </w:r>
      <w:r w:rsidR="00D779F5">
        <w:t xml:space="preserve">кеты с помощью системы управления пакетами </w:t>
      </w:r>
      <w:proofErr w:type="spellStart"/>
      <w:r w:rsidR="00D779F5" w:rsidRPr="00D779F5">
        <w:rPr>
          <w:rStyle w:val="bash0"/>
        </w:rPr>
        <w:t>pip</w:t>
      </w:r>
      <w:proofErr w:type="spellEnd"/>
      <w:r w:rsidR="00D779F5">
        <w:t>. Для этого в ячейки ноутбука запустим следующий код:</w:t>
      </w:r>
    </w:p>
    <w:p w14:paraId="2F5C65B4" w14:textId="7AAC3CB2" w:rsidR="00456C69" w:rsidRPr="005D086D" w:rsidRDefault="00456C69" w:rsidP="00456C69">
      <w:pPr>
        <w:pStyle w:val="Title"/>
        <w:rPr>
          <w:lang w:val="ru-RU"/>
        </w:rPr>
      </w:pPr>
      <w:bookmarkStart w:id="20" w:name="_Hlk172377423"/>
      <w:bookmarkStart w:id="21" w:name="_Hlk172377445"/>
      <w:r>
        <w:rPr>
          <w:lang w:val="ru-RU"/>
        </w:rPr>
        <w:t xml:space="preserve">ячейка </w:t>
      </w:r>
      <w:r>
        <w:t>Jupiter</w:t>
      </w:r>
      <w:r w:rsidRPr="005D086D">
        <w:rPr>
          <w:lang w:val="ru-RU"/>
        </w:rPr>
        <w:t xml:space="preserve"> </w:t>
      </w:r>
      <w:r>
        <w:t>Notebook</w:t>
      </w:r>
      <w:bookmarkEnd w:id="21"/>
    </w:p>
    <w:bookmarkEnd w:id="20"/>
    <w:p w14:paraId="6847C0F0" w14:textId="715773AC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Для к</w:t>
      </w:r>
      <w:r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а</w:t>
      </w:r>
      <w:r w:rsidRPr="003E2D4B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 xml:space="preserve">ждого проекта я использую новое окружение, </w:t>
      </w:r>
    </w:p>
    <w:p w14:paraId="23C19393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умаю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это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омогает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избежать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ошибок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связанных с версиями пакетов</w:t>
      </w:r>
    </w:p>
    <w:p w14:paraId="544746D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pandas</w:t>
      </w:r>
    </w:p>
    <w:p w14:paraId="4D74A6A7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matplotlib</w:t>
      </w:r>
    </w:p>
    <w:p w14:paraId="0F2A2FA2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seaborn</w:t>
      </w:r>
    </w:p>
    <w:p w14:paraId="607220F5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numpy</w:t>
      </w:r>
      <w:proofErr w:type="spellEnd"/>
    </w:p>
    <w:p w14:paraId="15673F4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scikit-learn</w:t>
      </w:r>
    </w:p>
    <w:p w14:paraId="34F4672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gramStart"/>
      <w:r w:rsidRPr="003E2D4B">
        <w:rPr>
          <w:rFonts w:eastAsia="Times New Roman" w:cs="Times New Roman"/>
          <w:color w:val="CD3131"/>
          <w:kern w:val="0"/>
          <w:sz w:val="21"/>
          <w:szCs w:val="21"/>
          <w14:ligatures w14:val="none"/>
        </w:rPr>
        <w:t>!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pip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install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openpyxl</w:t>
      </w:r>
      <w:proofErr w:type="spellEnd"/>
    </w:p>
    <w:p w14:paraId="62A9EFD3" w14:textId="77777777" w:rsidR="003E2D4B" w:rsidRPr="003E2D4B" w:rsidRDefault="003E2D4B" w:rsidP="005D086D">
      <w:pPr>
        <w:rPr>
          <w:lang w:val="en-US"/>
        </w:rPr>
      </w:pPr>
    </w:p>
    <w:p w14:paraId="6E1A0A8B" w14:textId="6D533190" w:rsidR="00BC61C2" w:rsidRDefault="006E2661" w:rsidP="006E2661">
      <w:pPr>
        <w:pStyle w:val="a1"/>
      </w:pPr>
      <w:bookmarkStart w:id="22" w:name="_Toc172391437"/>
      <w:r>
        <w:t>Импортируем нужные модули</w:t>
      </w:r>
      <w:bookmarkEnd w:id="22"/>
    </w:p>
    <w:p w14:paraId="18C4A30A" w14:textId="1D39F994" w:rsidR="006E2661" w:rsidRPr="006E2661" w:rsidRDefault="006E2661" w:rsidP="006E2661">
      <w:pPr>
        <w:pStyle w:val="Title"/>
        <w:rPr>
          <w:lang w:val="ru-RU"/>
        </w:rPr>
      </w:pPr>
      <w:bookmarkStart w:id="23" w:name="_Hlk172381897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  <w:bookmarkEnd w:id="23"/>
    </w:p>
    <w:p w14:paraId="45E15540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Импортируем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необходимые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библиотеки</w:t>
      </w:r>
      <w:proofErr w:type="spellEnd"/>
    </w:p>
    <w:p w14:paraId="7090576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numpy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np</w:t>
      </w:r>
    </w:p>
    <w:p w14:paraId="6C7624D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nda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</w:p>
    <w:p w14:paraId="0B705A3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atplotlib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yplot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lt</w:t>
      </w:r>
      <w:proofErr w:type="spellEnd"/>
    </w:p>
    <w:p w14:paraId="7042EC64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eabor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ns</w:t>
      </w:r>
      <w:proofErr w:type="spellEnd"/>
    </w:p>
    <w:p w14:paraId="5273996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Следующая магическая команда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Jupyter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Notebook нужна для того, чтобы графики</w:t>
      </w:r>
    </w:p>
    <w:p w14:paraId="37D220C0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отображались прямо в ноутбуке, а не в отдельном окне</w:t>
      </w:r>
    </w:p>
    <w:p w14:paraId="133F2F0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%matplotlib inline</w:t>
      </w:r>
    </w:p>
    <w:p w14:paraId="79FC121B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564F8B9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Настройка более четкого отображения графиков</w:t>
      </w:r>
    </w:p>
    <w:p w14:paraId="44AB34BD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%config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InlineBackend.figure_format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svg</w:t>
      </w:r>
      <w:proofErr w:type="spell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</w:p>
    <w:p w14:paraId="77130D6D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0F6F57A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Модуль для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зазбиения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выборки на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тренировочнию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 тестовую</w:t>
      </w:r>
    </w:p>
    <w:p w14:paraId="0D340BE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</w:t>
      </w:r>
      <w:proofErr w:type="gramEnd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_selection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train_test_split</w:t>
      </w:r>
      <w:proofErr w:type="spellEnd"/>
    </w:p>
    <w:p w14:paraId="20BA95A9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10C32F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Уберем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warnings</w:t>
      </w:r>
    </w:p>
    <w:p w14:paraId="3C0BD48B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warnings</w:t>
      </w:r>
    </w:p>
    <w:p w14:paraId="2CE5B5C9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warning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lterwarnings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ignore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37B98F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37A8175E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Настройка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формата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ывода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чисел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float</w:t>
      </w:r>
    </w:p>
    <w:p w14:paraId="4695509B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et_</w:t>
      </w:r>
      <w:proofErr w:type="gram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option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display.float_format</w:t>
      </w:r>
      <w:proofErr w:type="spell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:.2f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orma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694233E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2BCD3C52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ычисление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Z-score</w:t>
      </w:r>
    </w:p>
    <w:p w14:paraId="7B8FD9B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cipy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stats</w:t>
      </w:r>
    </w:p>
    <w:p w14:paraId="58A16AEC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reprocessing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LabelEncoder</w:t>
      </w:r>
      <w:proofErr w:type="spellEnd"/>
    </w:p>
    <w:p w14:paraId="438FC75C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lastRenderedPageBreak/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scipy.stats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mstats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winsorize</w:t>
      </w:r>
      <w:proofErr w:type="spellEnd"/>
    </w:p>
    <w:p w14:paraId="7DDFF64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13F7E42D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и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ремя</w:t>
      </w:r>
      <w:proofErr w:type="spellEnd"/>
    </w:p>
    <w:p w14:paraId="27F958DB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etime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etime</w:t>
      </w:r>
    </w:p>
    <w:p w14:paraId="23D2A07A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26336C5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лучайные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числа</w:t>
      </w:r>
      <w:proofErr w:type="spellEnd"/>
    </w:p>
    <w:p w14:paraId="1339043A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d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a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nd</w:t>
      </w:r>
      <w:proofErr w:type="spellEnd"/>
    </w:p>
    <w:p w14:paraId="0D63E4B0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C48EF94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Алгоритм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машинного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обучения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'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Метод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случайного леса'</w:t>
      </w:r>
    </w:p>
    <w:p w14:paraId="251BF11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ensemble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andomForestRegressor</w:t>
      </w:r>
      <w:proofErr w:type="spellEnd"/>
    </w:p>
    <w:p w14:paraId="3BFC972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440B6C5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Кросс-валидация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</w:p>
    <w:p w14:paraId="21B0957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</w:t>
      </w:r>
      <w:proofErr w:type="gramEnd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_selection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ross_validate</w:t>
      </w:r>
      <w:proofErr w:type="spellEnd"/>
    </w:p>
    <w:p w14:paraId="0E6286F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74DF926E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Разбиение</w:t>
      </w:r>
      <w:proofErr w:type="spellEnd"/>
    </w:p>
    <w:p w14:paraId="40017FB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odel</w:t>
      </w:r>
      <w:proofErr w:type="gramEnd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_selection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KFold</w:t>
      </w:r>
      <w:proofErr w:type="spellEnd"/>
    </w:p>
    <w:p w14:paraId="148D962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16C53320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Метрика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r2</w:t>
      </w:r>
    </w:p>
    <w:p w14:paraId="264722E0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klear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metrics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2_score</w:t>
      </w:r>
    </w:p>
    <w:p w14:paraId="1211B37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C1E5F4D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Пути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файловой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истемы</w:t>
      </w:r>
      <w:proofErr w:type="spellEnd"/>
    </w:p>
    <w:p w14:paraId="443AF7F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from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lib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</w:p>
    <w:p w14:paraId="2547CD9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EA80F2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Регулярные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выражения</w:t>
      </w:r>
      <w:proofErr w:type="spellEnd"/>
    </w:p>
    <w:p w14:paraId="2059FC19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mpor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re</w:t>
      </w:r>
    </w:p>
    <w:p w14:paraId="7E0B15E0" w14:textId="0447B7D4" w:rsidR="006F4604" w:rsidRDefault="006E2661" w:rsidP="006E2661">
      <w:pPr>
        <w:pStyle w:val="a1"/>
      </w:pPr>
      <w:bookmarkStart w:id="24" w:name="_Toc172391438"/>
      <w:r>
        <w:t xml:space="preserve">Загрузка </w:t>
      </w:r>
      <w:proofErr w:type="spellStart"/>
      <w:r>
        <w:t>датасетов</w:t>
      </w:r>
      <w:bookmarkEnd w:id="24"/>
      <w:proofErr w:type="spellEnd"/>
    </w:p>
    <w:p w14:paraId="297033E5" w14:textId="3D4304EF" w:rsidR="00983682" w:rsidRDefault="00983682" w:rsidP="00983682">
      <w:r>
        <w:t xml:space="preserve">Загрузка файлов в дата фрейм происходит в автоматическом режиме. Программа читает все файлы с расширением </w:t>
      </w:r>
      <w:proofErr w:type="spellStart"/>
      <w:r w:rsidRPr="00F157AC">
        <w:rPr>
          <w:rStyle w:val="bash0"/>
        </w:rPr>
        <w:t>xlsx</w:t>
      </w:r>
      <w:proofErr w:type="spellEnd"/>
      <w:r>
        <w:t xml:space="preserve"> в директории заданной константой </w:t>
      </w:r>
      <w:r w:rsidRPr="00F157AC">
        <w:rPr>
          <w:rStyle w:val="bash0"/>
        </w:rPr>
        <w:t>PATH_DATASET</w:t>
      </w:r>
      <w:r>
        <w:t xml:space="preserve">. Все файлы соединяются по полю </w:t>
      </w:r>
      <w:r w:rsidRPr="00F157AC">
        <w:rPr>
          <w:rStyle w:val="bash0"/>
        </w:rPr>
        <w:t>Дата</w:t>
      </w:r>
      <w:r>
        <w:t xml:space="preserve">. Если число строк в файле </w:t>
      </w:r>
      <w:r w:rsidR="00865274">
        <w:t>меньше,</w:t>
      </w:r>
      <w:r>
        <w:t xml:space="preserve"> </w:t>
      </w:r>
      <w:r w:rsidR="00F157AC">
        <w:t xml:space="preserve">чем </w:t>
      </w:r>
      <w:r w:rsidR="00F157AC" w:rsidRPr="00F157AC">
        <w:rPr>
          <w:rStyle w:val="bash0"/>
        </w:rPr>
        <w:t>MIN_ROW</w:t>
      </w:r>
      <w:r w:rsidR="00F157AC">
        <w:t>, то такие данные не будут включены в итоговый дата фрейм.</w:t>
      </w:r>
      <w:r>
        <w:t xml:space="preserve"> </w:t>
      </w:r>
      <w:r w:rsidR="00F157AC">
        <w:t>В дата фрейме название столбца будет соответствовать названию файла</w:t>
      </w:r>
      <w:r w:rsidR="00F157AC">
        <w:t xml:space="preserve">. Информация о ходе процесса выводится </w:t>
      </w:r>
      <w:r w:rsidR="004029FA">
        <w:t>под ячейкой.</w:t>
      </w:r>
    </w:p>
    <w:p w14:paraId="471310A4" w14:textId="34EB99FE" w:rsidR="003E2D4B" w:rsidRPr="004029FA" w:rsidRDefault="00D63042" w:rsidP="00D63042">
      <w:pPr>
        <w:pStyle w:val="Title"/>
        <w:rPr>
          <w:lang w:val="ru-RU"/>
        </w:rPr>
      </w:pPr>
      <w:bookmarkStart w:id="25" w:name="_Hlk172391845"/>
      <w:r w:rsidRPr="006E2661">
        <w:rPr>
          <w:lang w:val="ru-RU"/>
        </w:rPr>
        <w:t xml:space="preserve">ячейка </w:t>
      </w:r>
      <w:r w:rsidRPr="006E2661">
        <w:t>Jupiter</w:t>
      </w:r>
      <w:r w:rsidRPr="006E2661">
        <w:rPr>
          <w:lang w:val="ru-RU"/>
        </w:rPr>
        <w:t xml:space="preserve"> </w:t>
      </w:r>
      <w:r w:rsidRPr="006E2661">
        <w:t>Notebook</w:t>
      </w:r>
    </w:p>
    <w:bookmarkEnd w:id="25"/>
    <w:p w14:paraId="4FC4FC67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Расположение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нных</w:t>
      </w:r>
      <w:proofErr w:type="spellEnd"/>
    </w:p>
    <w:p w14:paraId="5313E41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_DATASE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gramStart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./</w:t>
      </w:r>
      <w:proofErr w:type="gram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Dataset'</w:t>
      </w:r>
    </w:p>
    <w:p w14:paraId="3D223D0B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Минимальное разрешённое количество строк для загрузки</w:t>
      </w:r>
    </w:p>
    <w:p w14:paraId="658C9E0B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MIN_ROW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3E2D4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6000</w:t>
      </w:r>
    </w:p>
    <w:p w14:paraId="5E97FE09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Итоговый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фрейм</w:t>
      </w:r>
      <w:proofErr w:type="spellEnd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 со всеми данными</w:t>
      </w:r>
    </w:p>
    <w:p w14:paraId="07F98AA5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DataFrame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0B489A9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Расположение файлов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датасета</w:t>
      </w:r>
      <w:proofErr w:type="spellEnd"/>
    </w:p>
    <w:p w14:paraId="7B5F1A45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ath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cwd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() 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/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_DATASE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A7FC899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33F4F0D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lastRenderedPageBreak/>
        <w:t>for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p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terdir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:</w:t>
      </w:r>
    </w:p>
    <w:p w14:paraId="0EC88BC7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is_</w:t>
      </w:r>
      <w:proofErr w:type="gram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file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:</w:t>
      </w:r>
    </w:p>
    <w:p w14:paraId="3EA713E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        *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_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str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bj</w:t>
      </w:r>
      <w:proofErr w:type="gramStart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</w:t>
      </w:r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\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AB3711E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file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</w:t>
      </w:r>
      <w:proofErr w:type="gram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all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split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.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1074A77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ype_file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= 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xlsx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4FC08468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ead</w:t>
      </w:r>
      <w:proofErr w:type="gramEnd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_excel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r w:rsidRPr="003E2D4B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PATH_DATASET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/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27A46712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 xml:space="preserve"># Переименуем </w:t>
      </w:r>
      <w:proofErr w:type="spellStart"/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стобцы</w:t>
      </w:r>
      <w:proofErr w:type="spellEnd"/>
    </w:p>
    <w:p w14:paraId="6912D67B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</w:t>
      </w:r>
      <w:proofErr w:type="gram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mp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rename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columns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{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Значение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: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},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inplace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True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12BB2EB0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Нормализуем дату</w:t>
      </w:r>
    </w:p>
    <w:p w14:paraId="31FACF09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=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proofErr w:type="spellStart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Дата</w:t>
      </w:r>
      <w:proofErr w:type="spellEnd"/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.</w:t>
      </w:r>
      <w:proofErr w:type="spellStart"/>
      <w:proofErr w:type="gram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normalize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7DE54F7A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3E2D4B">
        <w:rPr>
          <w:rFonts w:eastAsia="Times New Roman" w:cs="Times New Roman"/>
          <w:color w:val="008000"/>
          <w:kern w:val="0"/>
          <w:sz w:val="21"/>
          <w:szCs w:val="21"/>
          <w14:ligatures w14:val="none"/>
        </w:rPr>
        <w:t># Проверяем условие первой загрузки</w:t>
      </w:r>
    </w:p>
    <w:p w14:paraId="6126F8E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</w:t>
      </w:r>
      <w:proofErr w:type="gram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3E2D4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1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]:</w:t>
      </w:r>
    </w:p>
    <w:p w14:paraId="2F2779E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if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</w:t>
      </w:r>
      <w:proofErr w:type="gram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temp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[</w:t>
      </w:r>
      <w:r w:rsidRPr="003E2D4B">
        <w:rPr>
          <w:rFonts w:eastAsia="Times New Roman" w:cs="Times New Roman"/>
          <w:color w:val="098658"/>
          <w:kern w:val="0"/>
          <w:sz w:val="21"/>
          <w:szCs w:val="21"/>
          <w14:ligatures w14:val="none"/>
        </w:rPr>
        <w:t>0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] &gt;= </w:t>
      </w:r>
      <w:r w:rsidRPr="003E2D4B">
        <w:rPr>
          <w:rFonts w:eastAsia="Times New Roman" w:cs="Times New Roman"/>
          <w:color w:val="0070C1"/>
          <w:kern w:val="0"/>
          <w:sz w:val="21"/>
          <w:szCs w:val="21"/>
          <w14:ligatures w14:val="none"/>
        </w:rPr>
        <w:t>MIN_ROW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187B7CEA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    </w:t>
      </w:r>
      <w:proofErr w:type="gram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Обработан: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5473DE1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   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proofErr w:type="gramStart"/>
      <w:r w:rsidRPr="003E2D4B">
        <w:rPr>
          <w:rFonts w:eastAsia="Times New Roman" w:cs="Times New Roman"/>
          <w:color w:val="267F99"/>
          <w:kern w:val="0"/>
          <w:sz w:val="21"/>
          <w:szCs w:val="21"/>
          <w14:ligatures w14:val="none"/>
        </w:rPr>
        <w:t>pd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merge</w:t>
      </w:r>
      <w:proofErr w:type="spellEnd"/>
      <w:proofErr w:type="gram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on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Дата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, 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how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=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inner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7C1D1F2E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    </w:t>
      </w:r>
      <w:proofErr w:type="gram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Размерность после merge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0442125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75C632FF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    </w:t>
      </w:r>
      <w:proofErr w:type="gram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Отклонён, мало строк: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F9F64F6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</w:t>
      </w:r>
      <w:r w:rsidRPr="003E2D4B">
        <w:rPr>
          <w:rFonts w:eastAsia="Times New Roman" w:cs="Times New Roman"/>
          <w:color w:val="AF00DB"/>
          <w:kern w:val="0"/>
          <w:sz w:val="21"/>
          <w:szCs w:val="21"/>
          <w14:ligatures w14:val="none"/>
        </w:rPr>
        <w:t>else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</w:t>
      </w:r>
    </w:p>
    <w:p w14:paraId="30F102D1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loaded</w:t>
      </w:r>
      <w:proofErr w:type="spellEnd"/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= 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proofErr w:type="spellEnd"/>
    </w:p>
    <w:p w14:paraId="2905D069" w14:textId="77777777" w:rsidR="003E2D4B" w:rsidRPr="003E2D4B" w:rsidRDefault="003E2D4B" w:rsidP="003E2D4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                </w:t>
      </w:r>
      <w:proofErr w:type="gramStart"/>
      <w:r w:rsidRPr="003E2D4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print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</w:t>
      </w:r>
      <w:proofErr w:type="gram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f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'Обработан: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name_file_all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 xml:space="preserve"> </w:t>
      </w:r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{</w:t>
      </w:r>
      <w:proofErr w:type="spellStart"/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f_temp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3E2D4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spellEnd"/>
      <w:r w:rsidRPr="003E2D4B">
        <w:rPr>
          <w:rFonts w:eastAsia="Times New Roman" w:cs="Times New Roman"/>
          <w:color w:val="0000FF"/>
          <w:kern w:val="0"/>
          <w:sz w:val="21"/>
          <w:szCs w:val="21"/>
          <w14:ligatures w14:val="none"/>
        </w:rPr>
        <w:t>}</w:t>
      </w:r>
      <w:r w:rsidRPr="003E2D4B">
        <w:rPr>
          <w:rFonts w:eastAsia="Times New Roman" w:cs="Times New Roman"/>
          <w:color w:val="EE0000"/>
          <w:kern w:val="0"/>
          <w:sz w:val="21"/>
          <w:szCs w:val="21"/>
          <w14:ligatures w14:val="none"/>
        </w:rPr>
        <w:t>\n</w:t>
      </w:r>
      <w:r w:rsidRPr="003E2D4B">
        <w:rPr>
          <w:rFonts w:eastAsia="Times New Roman" w:cs="Times New Roman"/>
          <w:color w:val="A31515"/>
          <w:kern w:val="0"/>
          <w:sz w:val="21"/>
          <w:szCs w:val="21"/>
          <w14:ligatures w14:val="none"/>
        </w:rPr>
        <w:t>'</w:t>
      </w:r>
      <w:r w:rsidRPr="003E2D4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)</w:t>
      </w:r>
    </w:p>
    <w:p w14:paraId="4D96FE80" w14:textId="5B657C10" w:rsidR="003E2D4B" w:rsidRPr="007C0162" w:rsidRDefault="007C0162" w:rsidP="007C0162">
      <w:pPr>
        <w:pStyle w:val="Title1"/>
        <w:rPr>
          <w:lang w:val="ru-RU"/>
        </w:rPr>
      </w:pPr>
      <w:bookmarkStart w:id="26" w:name="_Hlk172391933"/>
      <w:r w:rsidRPr="006C2651">
        <w:rPr>
          <w:lang w:val="ru-RU"/>
        </w:rPr>
        <w:t xml:space="preserve">результат выполнения </w:t>
      </w:r>
    </w:p>
    <w:bookmarkEnd w:id="26"/>
    <w:p w14:paraId="47AE5FDD" w14:textId="77777777" w:rsidR="007C0162" w:rsidRPr="006C265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Обработан: </w:t>
      </w: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chf</w:t>
      </w:r>
      <w:proofErr w:type="spellEnd"/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_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rub</w:t>
      </w:r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-(банк-</w:t>
      </w:r>
      <w:proofErr w:type="spellStart"/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россии</w:t>
      </w:r>
      <w:proofErr w:type="spellEnd"/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).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xlsx</w:t>
      </w:r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7303, 2)</w:t>
      </w:r>
    </w:p>
    <w:p w14:paraId="07A07B34" w14:textId="77777777" w:rsidR="007C0162" w:rsidRPr="006C2651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</w:p>
    <w:p w14:paraId="32A337A2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Обработан</w:t>
      </w:r>
      <w:proofErr w:type="spellEnd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: eur_rub-(банк-россии).xlsx (7303, 2)</w:t>
      </w:r>
    </w:p>
    <w:p w14:paraId="3A9A0F1A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Размерность после </w:t>
      </w: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proofErr w:type="spellEnd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(7303, 3)</w:t>
      </w:r>
    </w:p>
    <w:p w14:paraId="43423CB3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5F1F7A37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Обработан: gbp_rub-(банк-россии).xlsx (7303, 2)</w:t>
      </w:r>
    </w:p>
    <w:p w14:paraId="55A06BFE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Размерность после </w:t>
      </w: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proofErr w:type="spellEnd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(7303, 4)</w:t>
      </w:r>
    </w:p>
    <w:p w14:paraId="065BCB37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0A8FAB97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Обработан: jpy_rub-(банк-россии).xlsx (7303, 2)</w:t>
      </w:r>
    </w:p>
    <w:p w14:paraId="44B67295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Размерность после </w:t>
      </w: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proofErr w:type="spellEnd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(7303, 5)</w:t>
      </w:r>
    </w:p>
    <w:p w14:paraId="265696D9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2E5B8B4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Обработан: s-p-500.xlsx (6178, 2)</w:t>
      </w:r>
    </w:p>
    <w:p w14:paraId="21EBC23C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Размерность после </w:t>
      </w: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proofErr w:type="spellEnd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(5817, 6)</w:t>
      </w:r>
    </w:p>
    <w:p w14:paraId="6C874066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1BBE89A2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Обработан: usd_rub-(банк-россии).xlsx (7303, 2)</w:t>
      </w:r>
    </w:p>
    <w:p w14:paraId="77B2DA00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Размерность после </w:t>
      </w: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proofErr w:type="spellEnd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(5817, 7)</w:t>
      </w:r>
    </w:p>
    <w:p w14:paraId="23621D26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06050B0F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Отклонён, мало строк: бивалютная-корзина_rub.xlsx</w:t>
      </w:r>
    </w:p>
    <w:p w14:paraId="0A85E02C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4CF5A16B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Обработан: золото-(банк-россии).xlsx (6034, 2)</w:t>
      </w:r>
    </w:p>
    <w:p w14:paraId="063E70DF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Размерность после </w:t>
      </w: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proofErr w:type="spellEnd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(4951, 8)</w:t>
      </w:r>
    </w:p>
    <w:p w14:paraId="247CDD2D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653DC9BB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Обработан: индекс-мосбиржи.xlsx (6130, 2)</w:t>
      </w:r>
    </w:p>
    <w:p w14:paraId="0E710897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Размерность после </w:t>
      </w:r>
      <w:proofErr w:type="spellStart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proofErr w:type="spellEnd"/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 xml:space="preserve"> (4849, 9)</w:t>
      </w:r>
    </w:p>
    <w:p w14:paraId="216353C9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lastRenderedPageBreak/>
        <w:t>...</w:t>
      </w:r>
    </w:p>
    <w:p w14:paraId="7A921212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</w:p>
    <w:p w14:paraId="50CC2464" w14:textId="77777777" w:rsidR="007C0162" w:rsidRPr="007C0162" w:rsidRDefault="007C0162" w:rsidP="007C0162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Обработан: серебро-(банк-россии).xlsx (6034, 2)</w:t>
      </w:r>
    </w:p>
    <w:p w14:paraId="69CAF2A7" w14:textId="429CE0E0" w:rsidR="007C0162" w:rsidRPr="007C0162" w:rsidRDefault="007C0162" w:rsidP="007C0162">
      <w:pPr>
        <w:pStyle w:val="TXT1"/>
        <w:rPr>
          <w:lang w:val="ru-RU"/>
        </w:rPr>
      </w:pPr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Размерность после </w:t>
      </w:r>
      <w:r w:rsidRPr="007C0162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merge</w:t>
      </w:r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 xml:space="preserve"> (4842, 14)</w:t>
      </w:r>
    </w:p>
    <w:p w14:paraId="1B5DF097" w14:textId="1B007F3E" w:rsidR="00B34E7B" w:rsidRDefault="00B34E7B" w:rsidP="0007046F">
      <w:r>
        <w:t>Выведем первые пять строк дата фрейма.</w:t>
      </w:r>
    </w:p>
    <w:p w14:paraId="271EF712" w14:textId="77777777" w:rsidR="00B34E7B" w:rsidRPr="006C2651" w:rsidRDefault="00B34E7B" w:rsidP="00B34E7B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6A8A2BAC" w14:textId="7860F391" w:rsidR="00B34E7B" w:rsidRPr="00D6128A" w:rsidRDefault="00B34E7B" w:rsidP="00B34E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D6128A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осмотрим, что загрузилось</w:t>
      </w:r>
    </w:p>
    <w:p w14:paraId="51BA5667" w14:textId="77777777" w:rsidR="00B34E7B" w:rsidRPr="00B34E7B" w:rsidRDefault="00B34E7B" w:rsidP="00B34E7B">
      <w:pPr>
        <w:pStyle w:val="TXT1"/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</w:pPr>
      <w:proofErr w:type="spellStart"/>
      <w:r w:rsidRPr="00B34E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_</w:t>
      </w:r>
      <w:proofErr w:type="gramStart"/>
      <w:r w:rsidRPr="00B34E7B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B34E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.</w:t>
      </w:r>
      <w:r w:rsidRPr="00B34E7B">
        <w:rPr>
          <w:rFonts w:eastAsia="Times New Roman" w:cs="Times New Roman"/>
          <w:color w:val="795E26"/>
          <w:kern w:val="0"/>
          <w:sz w:val="21"/>
          <w:szCs w:val="21"/>
          <w14:ligatures w14:val="none"/>
        </w:rPr>
        <w:t>head</w:t>
      </w:r>
      <w:proofErr w:type="spellEnd"/>
      <w:proofErr w:type="gramEnd"/>
      <w:r w:rsidRPr="00B34E7B">
        <w:rPr>
          <w:rFonts w:eastAsia="Times New Roman" w:cs="Times New Roman"/>
          <w:color w:val="000000"/>
          <w:kern w:val="0"/>
          <w:sz w:val="21"/>
          <w:szCs w:val="21"/>
          <w14:ligatures w14:val="none"/>
        </w:rPr>
        <w:t>()</w:t>
      </w:r>
    </w:p>
    <w:p w14:paraId="6638AEF4" w14:textId="7D1E3B4C" w:rsidR="000A27FE" w:rsidRDefault="006C2651" w:rsidP="0007046F">
      <w:r>
        <w:t>Проверим размер загруженных данных</w:t>
      </w:r>
      <w:r w:rsidR="00B34E7B">
        <w:t>.</w:t>
      </w:r>
    </w:p>
    <w:p w14:paraId="3047382B" w14:textId="03E230D5" w:rsidR="006C2651" w:rsidRPr="006C2651" w:rsidRDefault="006C2651" w:rsidP="006C2651">
      <w:pPr>
        <w:pStyle w:val="Title"/>
        <w:rPr>
          <w:lang w:val="ru-RU"/>
        </w:rPr>
      </w:pPr>
      <w:r w:rsidRPr="00B34E7B">
        <w:rPr>
          <w:lang w:val="ru-RU"/>
        </w:rPr>
        <w:t xml:space="preserve">ячейка </w:t>
      </w:r>
      <w:r w:rsidRPr="006C2651">
        <w:t>Jupiter</w:t>
      </w:r>
      <w:r w:rsidRPr="00B34E7B">
        <w:rPr>
          <w:lang w:val="ru-RU"/>
        </w:rPr>
        <w:t xml:space="preserve"> </w:t>
      </w:r>
      <w:r w:rsidRPr="006C2651">
        <w:t>Notebook</w:t>
      </w:r>
    </w:p>
    <w:p w14:paraId="28FA3DB7" w14:textId="77777777" w:rsidR="006C2651" w:rsidRPr="006C2651" w:rsidRDefault="006C2651" w:rsidP="006C2651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2651">
        <w:rPr>
          <w:rFonts w:eastAsia="Times New Roman" w:cs="Times New Roman"/>
          <w:color w:val="008000"/>
          <w:kern w:val="0"/>
          <w:sz w:val="21"/>
          <w:szCs w:val="21"/>
          <w:lang w:val="ru-RU"/>
          <w14:ligatures w14:val="none"/>
        </w:rPr>
        <w:t># Посмотрим размер</w:t>
      </w:r>
    </w:p>
    <w:p w14:paraId="231E6295" w14:textId="77777777" w:rsidR="006C2651" w:rsidRPr="006C2651" w:rsidRDefault="006C2651" w:rsidP="006C2651">
      <w:pPr>
        <w:pStyle w:val="TXT1"/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</w:pPr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data</w:t>
      </w:r>
      <w:r w:rsidRPr="006C2651">
        <w:rPr>
          <w:rFonts w:eastAsia="Times New Roman" w:cs="Times New Roman"/>
          <w:color w:val="001080"/>
          <w:kern w:val="0"/>
          <w:sz w:val="21"/>
          <w:szCs w:val="21"/>
          <w:lang w:val="ru-RU"/>
          <w14:ligatures w14:val="none"/>
        </w:rPr>
        <w:t>_</w:t>
      </w:r>
      <w:proofErr w:type="gramStart"/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loaded</w:t>
      </w:r>
      <w:r w:rsidRPr="006C2651">
        <w:rPr>
          <w:rFonts w:eastAsia="Times New Roman" w:cs="Times New Roman"/>
          <w:color w:val="000000"/>
          <w:kern w:val="0"/>
          <w:sz w:val="21"/>
          <w:szCs w:val="21"/>
          <w:lang w:val="ru-RU"/>
          <w14:ligatures w14:val="none"/>
        </w:rPr>
        <w:t>.</w:t>
      </w:r>
      <w:r w:rsidRPr="006C2651">
        <w:rPr>
          <w:rFonts w:eastAsia="Times New Roman" w:cs="Times New Roman"/>
          <w:color w:val="001080"/>
          <w:kern w:val="0"/>
          <w:sz w:val="21"/>
          <w:szCs w:val="21"/>
          <w14:ligatures w14:val="none"/>
        </w:rPr>
        <w:t>shape</w:t>
      </w:r>
      <w:proofErr w:type="gramEnd"/>
    </w:p>
    <w:p w14:paraId="5ABA924A" w14:textId="7461E40A" w:rsidR="006C2651" w:rsidRDefault="006C2651" w:rsidP="006C2651">
      <w:pPr>
        <w:pStyle w:val="Title1"/>
      </w:pPr>
      <w:proofErr w:type="spellStart"/>
      <w:r w:rsidRPr="006C2651">
        <w:t>результат</w:t>
      </w:r>
      <w:proofErr w:type="spellEnd"/>
      <w:r w:rsidRPr="006C2651">
        <w:t xml:space="preserve"> </w:t>
      </w:r>
      <w:proofErr w:type="spellStart"/>
      <w:r w:rsidRPr="006C2651">
        <w:t>выполнения</w:t>
      </w:r>
      <w:proofErr w:type="spellEnd"/>
    </w:p>
    <w:p w14:paraId="4F8723A5" w14:textId="77777777" w:rsidR="007C0162" w:rsidRDefault="00291594" w:rsidP="00291594">
      <w:pPr>
        <w:pStyle w:val="TXT1"/>
        <w:rPr>
          <w:color w:val="000000"/>
          <w:sz w:val="21"/>
          <w:szCs w:val="21"/>
        </w:rPr>
      </w:pPr>
      <w:r>
        <w:rPr>
          <w:color w:val="000000"/>
          <w:sz w:val="21"/>
          <w:szCs w:val="21"/>
        </w:rPr>
        <w:t>(4842, 14)</w:t>
      </w:r>
    </w:p>
    <w:p w14:paraId="5E135225" w14:textId="4FFFEFC2" w:rsidR="00291594" w:rsidRPr="008D5A84" w:rsidRDefault="008D5A84" w:rsidP="008D5A84">
      <w:pPr>
        <w:pStyle w:val="a1"/>
      </w:pPr>
      <w:r>
        <w:t>Разведочный анализ</w:t>
      </w:r>
      <w:r>
        <w:rPr>
          <w:lang w:val="en-US"/>
        </w:rPr>
        <w:t xml:space="preserve"> </w:t>
      </w:r>
      <w:r>
        <w:t>данных (</w:t>
      </w:r>
      <w:r>
        <w:rPr>
          <w:lang w:val="en-US"/>
        </w:rPr>
        <w:t>EDA</w:t>
      </w:r>
      <w:r>
        <w:t>)</w:t>
      </w:r>
    </w:p>
    <w:p w14:paraId="47443DC4" w14:textId="77777777" w:rsidR="008D5A84" w:rsidRDefault="008D5A84" w:rsidP="000A27FE">
      <w:pPr>
        <w:ind w:firstLine="0"/>
        <w:rPr>
          <w:rFonts w:ascii="Consolas" w:hAnsi="Consolas"/>
          <w:color w:val="000000"/>
          <w:sz w:val="21"/>
          <w:szCs w:val="21"/>
        </w:rPr>
      </w:pPr>
    </w:p>
    <w:p w14:paraId="15082239" w14:textId="77777777" w:rsidR="008D5A84" w:rsidRPr="008D5A84" w:rsidRDefault="008D5A84" w:rsidP="000A27FE">
      <w:pPr>
        <w:ind w:firstLine="0"/>
        <w:rPr>
          <w:rFonts w:ascii="Consolas" w:hAnsi="Consolas"/>
          <w:color w:val="000000"/>
          <w:sz w:val="21"/>
          <w:szCs w:val="21"/>
        </w:rPr>
      </w:pPr>
    </w:p>
    <w:p w14:paraId="7F33D861" w14:textId="77777777" w:rsidR="00291594" w:rsidRDefault="00291594" w:rsidP="000A27FE">
      <w:pPr>
        <w:ind w:firstLine="0"/>
        <w:rPr>
          <w:rFonts w:ascii="Consolas" w:hAnsi="Consolas"/>
          <w:color w:val="000000"/>
          <w:sz w:val="21"/>
          <w:szCs w:val="21"/>
          <w:lang w:val="en-US"/>
        </w:rPr>
      </w:pPr>
    </w:p>
    <w:p w14:paraId="590D22B6" w14:textId="121B2466" w:rsidR="00291594" w:rsidRPr="00291594" w:rsidRDefault="00291594" w:rsidP="000A27FE">
      <w:pPr>
        <w:ind w:firstLine="0"/>
        <w:rPr>
          <w:lang w:val="en-US"/>
        </w:rPr>
        <w:sectPr w:rsidR="00291594" w:rsidRPr="00291594" w:rsidSect="00E72D26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</w:p>
    <w:p w14:paraId="75666BC6" w14:textId="5766021F" w:rsidR="00B40711" w:rsidRPr="00E825B6" w:rsidRDefault="000A390E" w:rsidP="00EE5E1A">
      <w:pPr>
        <w:pStyle w:val="10"/>
        <w:numPr>
          <w:ilvl w:val="0"/>
          <w:numId w:val="0"/>
        </w:numPr>
        <w:spacing w:before="120"/>
        <w:ind w:firstLine="567"/>
        <w:rPr>
          <w:color w:val="auto"/>
        </w:rPr>
      </w:pPr>
      <w:bookmarkStart w:id="27" w:name="_Toc172357319"/>
      <w:bookmarkStart w:id="28" w:name="_Toc172391439"/>
      <w:r w:rsidRPr="00E825B6">
        <w:rPr>
          <w:color w:val="auto"/>
        </w:rPr>
        <w:lastRenderedPageBreak/>
        <w:t>Вывод</w:t>
      </w:r>
      <w:bookmarkEnd w:id="27"/>
      <w:bookmarkEnd w:id="28"/>
    </w:p>
    <w:p w14:paraId="5782DDC0" w14:textId="52FB80C0" w:rsidR="00401AA3" w:rsidRDefault="0056227B" w:rsidP="00F536FE">
      <w:pPr>
        <w:rPr>
          <w:color w:val="auto"/>
        </w:rPr>
      </w:pPr>
      <w:r w:rsidRPr="00E825B6">
        <w:rPr>
          <w:color w:val="auto"/>
        </w:rPr>
        <w:t>Выполни</w:t>
      </w:r>
      <w:r w:rsidR="00427DC3" w:rsidRPr="00E825B6">
        <w:rPr>
          <w:color w:val="auto"/>
        </w:rPr>
        <w:t xml:space="preserve">в данное ДЗ, я научился </w:t>
      </w:r>
      <w:r w:rsidR="00F536FE">
        <w:rPr>
          <w:color w:val="auto"/>
        </w:rPr>
        <w:t>писать скрипты</w:t>
      </w:r>
      <w:r w:rsidR="00D1330B">
        <w:rPr>
          <w:color w:val="auto"/>
        </w:rPr>
        <w:t xml:space="preserve"> для </w:t>
      </w:r>
      <w:r w:rsidR="00D1330B">
        <w:rPr>
          <w:color w:val="auto"/>
          <w:lang w:val="en-US"/>
        </w:rPr>
        <w:t>Linux</w:t>
      </w:r>
      <w:r w:rsidR="00D1330B">
        <w:rPr>
          <w:color w:val="auto"/>
        </w:rPr>
        <w:t>, а также прокачал свои навы</w:t>
      </w:r>
      <w:r w:rsidR="00E904F7">
        <w:rPr>
          <w:color w:val="auto"/>
        </w:rPr>
        <w:t>ки</w:t>
      </w:r>
      <w:r w:rsidR="00A646DA">
        <w:rPr>
          <w:color w:val="auto"/>
        </w:rPr>
        <w:t xml:space="preserve"> в </w:t>
      </w:r>
      <w:r w:rsidR="00A646DA">
        <w:rPr>
          <w:color w:val="auto"/>
          <w:lang w:val="en-US"/>
        </w:rPr>
        <w:t>Word</w:t>
      </w:r>
      <w:r w:rsidR="00E904F7">
        <w:rPr>
          <w:color w:val="auto"/>
        </w:rPr>
        <w:t xml:space="preserve"> </w:t>
      </w:r>
      <w:r w:rsidR="005C4686">
        <w:rPr>
          <w:color w:val="auto"/>
        </w:rPr>
        <w:t>при оформлении данного ДЗ</w:t>
      </w:r>
      <w:r w:rsidR="00A646DA">
        <w:rPr>
          <w:color w:val="auto"/>
        </w:rPr>
        <w:t>.</w:t>
      </w:r>
    </w:p>
    <w:p w14:paraId="0CE67B3B" w14:textId="77777777" w:rsidR="00903CAA" w:rsidRDefault="00903CAA" w:rsidP="00F536FE">
      <w:pPr>
        <w:rPr>
          <w:color w:val="auto"/>
        </w:rPr>
      </w:pPr>
    </w:p>
    <w:p w14:paraId="33613006" w14:textId="1E4731FC" w:rsidR="00903CAA" w:rsidRPr="00781AAC" w:rsidRDefault="00903CAA" w:rsidP="00F536FE">
      <w:pPr>
        <w:rPr>
          <w:color w:val="auto"/>
        </w:rPr>
      </w:pPr>
    </w:p>
    <w:p w14:paraId="2CE1AC6A" w14:textId="458948FB" w:rsidR="008E4FFD" w:rsidRPr="00E825B6" w:rsidRDefault="002F191E" w:rsidP="00F61FA6">
      <w:pPr>
        <w:rPr>
          <w:color w:val="auto"/>
        </w:rPr>
      </w:pPr>
      <w:r w:rsidRPr="00E825B6">
        <w:rPr>
          <w:color w:val="auto"/>
        </w:rPr>
        <w:t xml:space="preserve"> </w:t>
      </w:r>
      <w:r w:rsidR="00A35255" w:rsidRPr="00E825B6">
        <w:rPr>
          <w:color w:val="auto"/>
        </w:rPr>
        <w:t xml:space="preserve"> </w:t>
      </w:r>
    </w:p>
    <w:p w14:paraId="6741331F" w14:textId="7E950979" w:rsidR="004E1F3C" w:rsidRPr="00E825B6" w:rsidRDefault="004E1F3C" w:rsidP="00BA4E3D">
      <w:pPr>
        <w:rPr>
          <w:color w:val="auto"/>
        </w:rPr>
        <w:sectPr w:rsidR="004E1F3C" w:rsidRPr="00E825B6" w:rsidSect="00AD3582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</w:p>
    <w:p w14:paraId="696F4AF5" w14:textId="2F657BFE" w:rsidR="001764F1" w:rsidRDefault="00E51D1E" w:rsidP="0071362C">
      <w:pPr>
        <w:pStyle w:val="a2"/>
      </w:pPr>
      <w:bookmarkStart w:id="29" w:name="_Toc172357320"/>
      <w:bookmarkStart w:id="30" w:name="_Toc172391440"/>
      <w:r>
        <w:lastRenderedPageBreak/>
        <w:t>Литература</w:t>
      </w:r>
      <w:bookmarkEnd w:id="29"/>
      <w:bookmarkEnd w:id="30"/>
    </w:p>
    <w:p w14:paraId="0031DF62" w14:textId="77777777" w:rsidR="002A7435" w:rsidRPr="002A7435" w:rsidRDefault="000A34AC" w:rsidP="002A7435">
      <w:pPr>
        <w:pStyle w:val="af9"/>
        <w:rPr>
          <w:rFonts w:cs="Times New Roman"/>
        </w:rPr>
      </w:pPr>
      <w:r>
        <w:fldChar w:fldCharType="begin"/>
      </w:r>
      <w:r w:rsidR="00FC0AFB">
        <w:instrText xml:space="preserve"> ADDIN ZOTERO_BIBL {"uncited":[],"omitted":[],"custom":[]} CSL_BIBLIOGRAPHY </w:instrText>
      </w:r>
      <w:r>
        <w:fldChar w:fldCharType="separate"/>
      </w:r>
      <w:r w:rsidR="002A7435" w:rsidRPr="002A7435">
        <w:rPr>
          <w:rFonts w:cs="Times New Roman"/>
        </w:rPr>
        <w:t xml:space="preserve">1. ФАКТОРЫ, ВЛИЯЮЩИЕ НА ФОРМИРОВАНИЕ КУРСА </w:t>
      </w:r>
      <w:proofErr w:type="gramStart"/>
      <w:r w:rsidR="002A7435" w:rsidRPr="002A7435">
        <w:rPr>
          <w:rFonts w:cs="Times New Roman"/>
        </w:rPr>
        <w:t>РУБЛЯ  Е.</w:t>
      </w:r>
      <w:proofErr w:type="gramEnd"/>
      <w:r w:rsidR="002A7435" w:rsidRPr="002A7435">
        <w:rPr>
          <w:rFonts w:cs="Times New Roman"/>
        </w:rPr>
        <w:t xml:space="preserve"> Я. Волков. – URL: https://view.officeapps.live.com/op/view.aspx?src=https%3A%2F%2Fwww.kubsu.ru%2Fsites%2Fdefault%2Ffiles%2Fusers%2F21365%2Fportfolio%2Fmvko_i_fo_kursovaya.docx&amp;wdOrigin=BROWSELINK (дата обращения: 11.07.2024</w:t>
      </w:r>
      <w:proofErr w:type="gramStart"/>
      <w:r w:rsidR="002A7435" w:rsidRPr="002A7435">
        <w:rPr>
          <w:rFonts w:cs="Times New Roman"/>
        </w:rPr>
        <w:t>)  –</w:t>
      </w:r>
      <w:proofErr w:type="gramEnd"/>
      <w:r w:rsidR="002A7435" w:rsidRPr="002A7435">
        <w:rPr>
          <w:rFonts w:cs="Times New Roman"/>
        </w:rPr>
        <w:t xml:space="preserve"> Текст: электронный.</w:t>
      </w:r>
    </w:p>
    <w:p w14:paraId="14536050" w14:textId="77777777" w:rsidR="002A7435" w:rsidRPr="002A7435" w:rsidRDefault="002A7435" w:rsidP="002A7435">
      <w:pPr>
        <w:pStyle w:val="af9"/>
        <w:rPr>
          <w:rFonts w:cs="Times New Roman"/>
        </w:rPr>
      </w:pPr>
      <w:r w:rsidRPr="002A7435">
        <w:rPr>
          <w:rFonts w:cs="Times New Roman"/>
        </w:rPr>
        <w:t xml:space="preserve">2. Особенности методов машинного обучения для прогнозирования курса </w:t>
      </w:r>
      <w:proofErr w:type="gramStart"/>
      <w:r w:rsidRPr="002A7435">
        <w:rPr>
          <w:rFonts w:cs="Times New Roman"/>
        </w:rPr>
        <w:t>валют  Е.</w:t>
      </w:r>
      <w:proofErr w:type="gramEnd"/>
      <w:r w:rsidRPr="002A7435">
        <w:rPr>
          <w:rFonts w:cs="Times New Roman"/>
        </w:rPr>
        <w:t xml:space="preserve"> В. Сангаджиева, Г. А. </w:t>
      </w:r>
      <w:proofErr w:type="spellStart"/>
      <w:r w:rsidRPr="002A7435">
        <w:rPr>
          <w:rFonts w:cs="Times New Roman"/>
        </w:rPr>
        <w:t>Оргдаева</w:t>
      </w:r>
      <w:proofErr w:type="spellEnd"/>
      <w:r w:rsidRPr="002A7435">
        <w:rPr>
          <w:rFonts w:cs="Times New Roman"/>
        </w:rPr>
        <w:t>. – URL: https://files.scienceforum.ru/pdf/2020/5e04936d95941.pdf (дата обращения: 11.07.2024</w:t>
      </w:r>
      <w:proofErr w:type="gramStart"/>
      <w:r w:rsidRPr="002A7435">
        <w:rPr>
          <w:rFonts w:cs="Times New Roman"/>
        </w:rPr>
        <w:t>)  –</w:t>
      </w:r>
      <w:proofErr w:type="gramEnd"/>
      <w:r w:rsidRPr="002A7435">
        <w:rPr>
          <w:rFonts w:cs="Times New Roman"/>
        </w:rPr>
        <w:t xml:space="preserve"> Текст: электронный.</w:t>
      </w:r>
    </w:p>
    <w:p w14:paraId="5DA288E5" w14:textId="77777777" w:rsidR="002A7435" w:rsidRPr="002A7435" w:rsidRDefault="002A7435" w:rsidP="002A7435">
      <w:pPr>
        <w:pStyle w:val="af9"/>
        <w:rPr>
          <w:rFonts w:cs="Times New Roman"/>
        </w:rPr>
      </w:pPr>
      <w:r w:rsidRPr="002A7435">
        <w:rPr>
          <w:rFonts w:cs="Times New Roman"/>
        </w:rPr>
        <w:t xml:space="preserve">3. Основы работы в </w:t>
      </w:r>
      <w:proofErr w:type="spellStart"/>
      <w:r w:rsidRPr="002A7435">
        <w:rPr>
          <w:rFonts w:cs="Times New Roman"/>
        </w:rPr>
        <w:t>Jupyter</w:t>
      </w:r>
      <w:proofErr w:type="spellEnd"/>
      <w:r w:rsidRPr="002A7435">
        <w:rPr>
          <w:rFonts w:cs="Times New Roman"/>
        </w:rPr>
        <w:t>/</w:t>
      </w:r>
      <w:proofErr w:type="spellStart"/>
      <w:r w:rsidRPr="002A7435">
        <w:rPr>
          <w:rFonts w:cs="Times New Roman"/>
        </w:rPr>
        <w:t>Jupiter</w:t>
      </w:r>
      <w:proofErr w:type="spellEnd"/>
      <w:r w:rsidRPr="002A7435">
        <w:rPr>
          <w:rFonts w:cs="Times New Roman"/>
        </w:rPr>
        <w:t xml:space="preserve"> </w:t>
      </w:r>
      <w:proofErr w:type="spellStart"/>
      <w:r w:rsidRPr="002A7435">
        <w:rPr>
          <w:rFonts w:cs="Times New Roman"/>
        </w:rPr>
        <w:t>Notebook</w:t>
      </w:r>
      <w:proofErr w:type="spellEnd"/>
      <w:r w:rsidRPr="002A7435">
        <w:rPr>
          <w:rFonts w:cs="Times New Roman"/>
        </w:rPr>
        <w:t xml:space="preserve"> и </w:t>
      </w:r>
      <w:proofErr w:type="spellStart"/>
      <w:r w:rsidRPr="002A7435">
        <w:rPr>
          <w:rFonts w:cs="Times New Roman"/>
        </w:rPr>
        <w:t>JupyterLab</w:t>
      </w:r>
      <w:proofErr w:type="spellEnd"/>
      <w:r w:rsidRPr="002A7435">
        <w:rPr>
          <w:rFonts w:cs="Times New Roman"/>
        </w:rPr>
        <w:t xml:space="preserve"> — Python </w:t>
      </w:r>
      <w:proofErr w:type="spellStart"/>
      <w:proofErr w:type="gramStart"/>
      <w:r w:rsidRPr="002A7435">
        <w:rPr>
          <w:rFonts w:cs="Times New Roman"/>
        </w:rPr>
        <w:t>Tutorial</w:t>
      </w:r>
      <w:proofErr w:type="spellEnd"/>
      <w:r w:rsidRPr="002A7435">
        <w:rPr>
          <w:rFonts w:cs="Times New Roman"/>
        </w:rPr>
        <w:t xml:space="preserve">  И.</w:t>
      </w:r>
      <w:proofErr w:type="gramEnd"/>
      <w:r w:rsidRPr="002A7435">
        <w:rPr>
          <w:rFonts w:cs="Times New Roman"/>
        </w:rPr>
        <w:t xml:space="preserve"> Шамаев. – URL: https://python.ivan-shamaev.ru/jupiterlab-jupyter-notebook-install-python-tutorial/ (дата обращения: 19.07.2024</w:t>
      </w:r>
      <w:proofErr w:type="gramStart"/>
      <w:r w:rsidRPr="002A7435">
        <w:rPr>
          <w:rFonts w:cs="Times New Roman"/>
        </w:rPr>
        <w:t>)  –</w:t>
      </w:r>
      <w:proofErr w:type="gramEnd"/>
      <w:r w:rsidRPr="002A7435">
        <w:rPr>
          <w:rFonts w:cs="Times New Roman"/>
        </w:rPr>
        <w:t xml:space="preserve"> Текст: электронный.</w:t>
      </w:r>
    </w:p>
    <w:p w14:paraId="3F6AAB5D" w14:textId="77777777" w:rsidR="002A7435" w:rsidRPr="002A7435" w:rsidRDefault="002A7435" w:rsidP="002A7435">
      <w:pPr>
        <w:pStyle w:val="af9"/>
        <w:rPr>
          <w:rFonts w:cs="Times New Roman"/>
        </w:rPr>
      </w:pPr>
      <w:r w:rsidRPr="002A7435">
        <w:rPr>
          <w:rFonts w:cs="Times New Roman"/>
        </w:rPr>
        <w:t xml:space="preserve">4. Ключевые </w:t>
      </w:r>
      <w:proofErr w:type="gramStart"/>
      <w:r w:rsidRPr="002A7435">
        <w:rPr>
          <w:rFonts w:cs="Times New Roman"/>
        </w:rPr>
        <w:t xml:space="preserve">индикаторы  </w:t>
      </w:r>
      <w:proofErr w:type="spellStart"/>
      <w:r w:rsidRPr="002A7435">
        <w:rPr>
          <w:rFonts w:cs="Times New Roman"/>
        </w:rPr>
        <w:t>InvestFunds</w:t>
      </w:r>
      <w:proofErr w:type="spellEnd"/>
      <w:proofErr w:type="gramEnd"/>
      <w:r w:rsidRPr="002A7435">
        <w:rPr>
          <w:rFonts w:cs="Times New Roman"/>
        </w:rPr>
        <w:t>. – URL: https://investfunds.ru/indicators/key-indexes/ (дата обращения: 20.07.2024</w:t>
      </w:r>
      <w:proofErr w:type="gramStart"/>
      <w:r w:rsidRPr="002A7435">
        <w:rPr>
          <w:rFonts w:cs="Times New Roman"/>
        </w:rPr>
        <w:t>)  –</w:t>
      </w:r>
      <w:proofErr w:type="gramEnd"/>
      <w:r w:rsidRPr="002A7435">
        <w:rPr>
          <w:rFonts w:cs="Times New Roman"/>
        </w:rPr>
        <w:t xml:space="preserve"> Текст: электронный.</w:t>
      </w:r>
    </w:p>
    <w:p w14:paraId="7A3CE998" w14:textId="77777777" w:rsidR="002A7435" w:rsidRPr="002A7435" w:rsidRDefault="002A7435" w:rsidP="002A7435">
      <w:pPr>
        <w:pStyle w:val="af9"/>
        <w:rPr>
          <w:rFonts w:cs="Times New Roman"/>
        </w:rPr>
      </w:pPr>
      <w:r w:rsidRPr="002A7435">
        <w:rPr>
          <w:rFonts w:cs="Times New Roman"/>
        </w:rPr>
        <w:t xml:space="preserve">5. Курсы </w:t>
      </w:r>
      <w:proofErr w:type="gramStart"/>
      <w:r w:rsidRPr="002A7435">
        <w:rPr>
          <w:rFonts w:cs="Times New Roman"/>
        </w:rPr>
        <w:t xml:space="preserve">валют  </w:t>
      </w:r>
      <w:proofErr w:type="spellStart"/>
      <w:r w:rsidRPr="002A7435">
        <w:rPr>
          <w:rFonts w:cs="Times New Roman"/>
        </w:rPr>
        <w:t>InvestFunds</w:t>
      </w:r>
      <w:proofErr w:type="spellEnd"/>
      <w:proofErr w:type="gramEnd"/>
      <w:r w:rsidRPr="002A7435">
        <w:rPr>
          <w:rFonts w:cs="Times New Roman"/>
        </w:rPr>
        <w:t>. – URL: https://investfunds.ru/indicators/currency/ (дата обращения: 20.07.2024</w:t>
      </w:r>
      <w:proofErr w:type="gramStart"/>
      <w:r w:rsidRPr="002A7435">
        <w:rPr>
          <w:rFonts w:cs="Times New Roman"/>
        </w:rPr>
        <w:t>)  –</w:t>
      </w:r>
      <w:proofErr w:type="gramEnd"/>
      <w:r w:rsidRPr="002A7435">
        <w:rPr>
          <w:rFonts w:cs="Times New Roman"/>
        </w:rPr>
        <w:t xml:space="preserve"> Текст: электронный.</w:t>
      </w:r>
    </w:p>
    <w:p w14:paraId="0DDA721E" w14:textId="77777777" w:rsidR="002A7435" w:rsidRPr="002A7435" w:rsidRDefault="002A7435" w:rsidP="002A7435">
      <w:pPr>
        <w:pStyle w:val="af9"/>
        <w:rPr>
          <w:rFonts w:cs="Times New Roman"/>
        </w:rPr>
      </w:pPr>
      <w:r w:rsidRPr="002A7435">
        <w:rPr>
          <w:rFonts w:cs="Times New Roman"/>
        </w:rPr>
        <w:t xml:space="preserve">6. </w:t>
      </w:r>
      <w:proofErr w:type="spellStart"/>
      <w:proofErr w:type="gramStart"/>
      <w:r w:rsidRPr="002A7435">
        <w:rPr>
          <w:rFonts w:cs="Times New Roman"/>
        </w:rPr>
        <w:t>Debugger</w:t>
      </w:r>
      <w:proofErr w:type="spellEnd"/>
      <w:r w:rsidRPr="002A7435">
        <w:rPr>
          <w:rFonts w:cs="Times New Roman"/>
        </w:rPr>
        <w:t xml:space="preserve">  </w:t>
      </w:r>
      <w:proofErr w:type="spellStart"/>
      <w:r w:rsidRPr="002A7435">
        <w:rPr>
          <w:rFonts w:cs="Times New Roman"/>
        </w:rPr>
        <w:t>JupiterLab</w:t>
      </w:r>
      <w:proofErr w:type="spellEnd"/>
      <w:proofErr w:type="gramEnd"/>
      <w:r w:rsidRPr="002A7435">
        <w:rPr>
          <w:rFonts w:cs="Times New Roman"/>
        </w:rPr>
        <w:t>. – URL: https://jupyterlab.readthedocs.io/en/4.1.x/user/debugger.html (дата обращения: 19.07.2024</w:t>
      </w:r>
      <w:proofErr w:type="gramStart"/>
      <w:r w:rsidRPr="002A7435">
        <w:rPr>
          <w:rFonts w:cs="Times New Roman"/>
        </w:rPr>
        <w:t>)  –</w:t>
      </w:r>
      <w:proofErr w:type="gramEnd"/>
      <w:r w:rsidRPr="002A7435">
        <w:rPr>
          <w:rFonts w:cs="Times New Roman"/>
        </w:rPr>
        <w:t xml:space="preserve"> Текст: электронный.</w:t>
      </w:r>
    </w:p>
    <w:p w14:paraId="1058B328" w14:textId="77777777" w:rsidR="002A7435" w:rsidRPr="002A7435" w:rsidRDefault="002A7435" w:rsidP="002A7435">
      <w:pPr>
        <w:pStyle w:val="af9"/>
        <w:rPr>
          <w:rFonts w:cs="Times New Roman"/>
        </w:rPr>
      </w:pPr>
      <w:r w:rsidRPr="002A7435">
        <w:rPr>
          <w:rFonts w:cs="Times New Roman"/>
        </w:rPr>
        <w:t xml:space="preserve">7. </w:t>
      </w:r>
      <w:proofErr w:type="spellStart"/>
      <w:r w:rsidRPr="002A7435">
        <w:rPr>
          <w:rFonts w:cs="Times New Roman"/>
        </w:rPr>
        <w:t>Anaconda</w:t>
      </w:r>
      <w:proofErr w:type="spellEnd"/>
      <w:r w:rsidRPr="002A7435">
        <w:rPr>
          <w:rFonts w:cs="Times New Roman"/>
        </w:rPr>
        <w:t>. – URL: https://www.anaconda.com/ (дата обращения: 19.07.2024</w:t>
      </w:r>
      <w:proofErr w:type="gramStart"/>
      <w:r w:rsidRPr="002A7435">
        <w:rPr>
          <w:rFonts w:cs="Times New Roman"/>
        </w:rPr>
        <w:t>)  –</w:t>
      </w:r>
      <w:proofErr w:type="gramEnd"/>
      <w:r w:rsidRPr="002A7435">
        <w:rPr>
          <w:rFonts w:cs="Times New Roman"/>
        </w:rPr>
        <w:t xml:space="preserve"> Текст: электронный.</w:t>
      </w:r>
    </w:p>
    <w:p w14:paraId="6FCF18CA" w14:textId="2FD2871E" w:rsidR="00B80008" w:rsidRDefault="000A34AC" w:rsidP="001C404E">
      <w:r>
        <w:fldChar w:fldCharType="end"/>
      </w:r>
    </w:p>
    <w:p w14:paraId="4E087E9A" w14:textId="77777777" w:rsidR="00903CAA" w:rsidRDefault="00903CAA" w:rsidP="00B80008"/>
    <w:sectPr w:rsidR="00903CAA" w:rsidSect="005F1980">
      <w:pgSz w:w="11906" w:h="16838"/>
      <w:pgMar w:top="1134" w:right="851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1A8A45E" w14:textId="77777777" w:rsidR="00AF0B30" w:rsidRDefault="00AF0B30" w:rsidP="002F4228">
      <w:r>
        <w:separator/>
      </w:r>
    </w:p>
  </w:endnote>
  <w:endnote w:type="continuationSeparator" w:id="0">
    <w:p w14:paraId="3B43517E" w14:textId="77777777" w:rsidR="00AF0B30" w:rsidRDefault="00AF0B30" w:rsidP="002F4228">
      <w:r>
        <w:continuationSeparator/>
      </w:r>
    </w:p>
  </w:endnote>
  <w:endnote w:type="continuationNotice" w:id="1">
    <w:p w14:paraId="53239714" w14:textId="77777777" w:rsidR="00AF0B30" w:rsidRDefault="00AF0B3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5426D45A-D6A0-4315-B78A-FDE95E7CEDC6}"/>
    <w:embedBold r:id="rId2" w:fontKey="{788999F1-3ECB-4865-BE17-90A8445B329B}"/>
    <w:embedItalic r:id="rId3" w:fontKey="{41B97F3D-BD2A-418B-B027-66B6A7065923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2964F5AB-8C2C-4255-8034-B7310EF09EFA}"/>
    <w:embedBold r:id="rId5" w:fontKey="{BFD9CB8C-092B-4022-9AA7-CB90F6A2349C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  <w:embedRegular r:id="rId6" w:fontKey="{4F7A2E63-9B10-40C4-A695-03C01472B077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1"/>
      <w:jc w:val="center"/>
    </w:pPr>
  </w:p>
  <w:p w14:paraId="68D8616B" w14:textId="77777777" w:rsidR="002F4228" w:rsidRDefault="002F4228">
    <w:pPr>
      <w:pStyle w:val="af1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1"/>
      <w:jc w:val="right"/>
    </w:pPr>
  </w:p>
  <w:p w14:paraId="5F04E653" w14:textId="77777777" w:rsidR="001A44C8" w:rsidRDefault="001A44C8">
    <w:pPr>
      <w:pStyle w:val="af1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974400610"/>
      <w:docPartObj>
        <w:docPartGallery w:val="Page Numbers (Bottom of Page)"/>
        <w:docPartUnique/>
      </w:docPartObj>
    </w:sdtPr>
    <w:sdtContent>
      <w:p w14:paraId="0FEB2723" w14:textId="77777777" w:rsidR="004C3D32" w:rsidRDefault="001264CC">
        <w:pPr>
          <w:pStyle w:val="a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  <w:p w14:paraId="41515D9C" w14:textId="0009B82C" w:rsidR="001264CC" w:rsidRDefault="00000000">
        <w:pPr>
          <w:pStyle w:val="af1"/>
          <w:jc w:val="center"/>
        </w:pP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1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865F6F9" w14:textId="77777777" w:rsidR="00AF0B30" w:rsidRDefault="00AF0B30" w:rsidP="002F4228">
      <w:r>
        <w:separator/>
      </w:r>
    </w:p>
  </w:footnote>
  <w:footnote w:type="continuationSeparator" w:id="0">
    <w:p w14:paraId="3925272B" w14:textId="77777777" w:rsidR="00AF0B30" w:rsidRDefault="00AF0B30" w:rsidP="002F4228">
      <w:r>
        <w:continuationSeparator/>
      </w:r>
    </w:p>
  </w:footnote>
  <w:footnote w:type="continuationNotice" w:id="1">
    <w:p w14:paraId="3108D7C2" w14:textId="77777777" w:rsidR="00AF0B30" w:rsidRDefault="00AF0B30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CA3A92E4"/>
    <w:lvl w:ilvl="0">
      <w:start w:val="1"/>
      <w:numFmt w:val="decimal"/>
      <w:pStyle w:val="First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pStyle w:val="2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pStyle w:val="3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27B80B54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pStyle w:val="a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FA8C6F94"/>
    <w:lvl w:ilvl="0">
      <w:start w:val="1"/>
      <w:numFmt w:val="decimal"/>
      <w:pStyle w:val="a0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pStyle w:val="a1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40140841"/>
    <w:multiLevelType w:val="multilevel"/>
    <w:tmpl w:val="34445E90"/>
    <w:numStyleLink w:val="20"/>
  </w:abstractNum>
  <w:abstractNum w:abstractNumId="26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0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35704BC"/>
    <w:multiLevelType w:val="hybridMultilevel"/>
    <w:tmpl w:val="AE64AAE4"/>
    <w:lvl w:ilvl="0" w:tplc="0419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32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3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6" w15:restartNumberingAfterBreak="0">
    <w:nsid w:val="6627345C"/>
    <w:multiLevelType w:val="hybridMultilevel"/>
    <w:tmpl w:val="C75453BE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7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8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39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0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1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2" w15:restartNumberingAfterBreak="0">
    <w:nsid w:val="7BD9782D"/>
    <w:multiLevelType w:val="multilevel"/>
    <w:tmpl w:val="34445E90"/>
    <w:styleLink w:val="20"/>
    <w:lvl w:ilvl="0">
      <w:start w:val="1"/>
      <w:numFmt w:val="none"/>
      <w:pStyle w:val="a2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5"/>
  </w:num>
  <w:num w:numId="4" w16cid:durableId="1230656503">
    <w:abstractNumId w:val="8"/>
  </w:num>
  <w:num w:numId="5" w16cid:durableId="1407259871">
    <w:abstractNumId w:val="39"/>
  </w:num>
  <w:num w:numId="6" w16cid:durableId="329455739">
    <w:abstractNumId w:val="3"/>
  </w:num>
  <w:num w:numId="7" w16cid:durableId="2016953347">
    <w:abstractNumId w:val="41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7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3"/>
  </w:num>
  <w:num w:numId="17" w16cid:durableId="455296327">
    <w:abstractNumId w:val="21"/>
  </w:num>
  <w:num w:numId="18" w16cid:durableId="534778242">
    <w:abstractNumId w:val="28"/>
  </w:num>
  <w:num w:numId="19" w16cid:durableId="1485195771">
    <w:abstractNumId w:val="19"/>
  </w:num>
  <w:num w:numId="20" w16cid:durableId="909658719">
    <w:abstractNumId w:val="27"/>
  </w:num>
  <w:num w:numId="21" w16cid:durableId="1264729841">
    <w:abstractNumId w:val="20"/>
  </w:num>
  <w:num w:numId="22" w16cid:durableId="1553418464">
    <w:abstractNumId w:val="34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0"/>
  </w:num>
  <w:num w:numId="28" w16cid:durableId="1828738712">
    <w:abstractNumId w:val="29"/>
  </w:num>
  <w:num w:numId="29" w16cid:durableId="947011394">
    <w:abstractNumId w:val="15"/>
  </w:num>
  <w:num w:numId="30" w16cid:durableId="363293858">
    <w:abstractNumId w:val="40"/>
  </w:num>
  <w:num w:numId="31" w16cid:durableId="587731884">
    <w:abstractNumId w:val="42"/>
  </w:num>
  <w:num w:numId="32" w16cid:durableId="239364187">
    <w:abstractNumId w:val="25"/>
  </w:num>
  <w:num w:numId="33" w16cid:durableId="2057729378">
    <w:abstractNumId w:val="26"/>
  </w:num>
  <w:num w:numId="34" w16cid:durableId="1906918121">
    <w:abstractNumId w:val="32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8"/>
  </w:num>
  <w:num w:numId="38" w16cid:durableId="144128944">
    <w:abstractNumId w:val="16"/>
  </w:num>
  <w:num w:numId="39" w16cid:durableId="14699941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 w:numId="44" w16cid:durableId="248124426">
    <w:abstractNumId w:val="36"/>
  </w:num>
  <w:num w:numId="45" w16cid:durableId="1399018076">
    <w:abstractNumId w:val="31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50"/>
  <w:embedTrueTypeFonts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3F23"/>
    <w:rsid w:val="000043D9"/>
    <w:rsid w:val="00004E71"/>
    <w:rsid w:val="00005EFD"/>
    <w:rsid w:val="0000677F"/>
    <w:rsid w:val="000069B4"/>
    <w:rsid w:val="00012328"/>
    <w:rsid w:val="000142C8"/>
    <w:rsid w:val="00014303"/>
    <w:rsid w:val="00015765"/>
    <w:rsid w:val="00016100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DEA"/>
    <w:rsid w:val="00045597"/>
    <w:rsid w:val="0004643E"/>
    <w:rsid w:val="000468BB"/>
    <w:rsid w:val="000471F6"/>
    <w:rsid w:val="0004797E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046F"/>
    <w:rsid w:val="00071992"/>
    <w:rsid w:val="00071C58"/>
    <w:rsid w:val="000724F5"/>
    <w:rsid w:val="00073BA9"/>
    <w:rsid w:val="00073D8C"/>
    <w:rsid w:val="00075E82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0DE4"/>
    <w:rsid w:val="000A27FE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2258"/>
    <w:rsid w:val="000D3019"/>
    <w:rsid w:val="000D64C9"/>
    <w:rsid w:val="000D6B66"/>
    <w:rsid w:val="000D75AD"/>
    <w:rsid w:val="000D78DF"/>
    <w:rsid w:val="000D791A"/>
    <w:rsid w:val="000E0917"/>
    <w:rsid w:val="000E1055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395B"/>
    <w:rsid w:val="00104350"/>
    <w:rsid w:val="001050D8"/>
    <w:rsid w:val="00105261"/>
    <w:rsid w:val="00105276"/>
    <w:rsid w:val="0011023C"/>
    <w:rsid w:val="001104B7"/>
    <w:rsid w:val="0011162E"/>
    <w:rsid w:val="00113305"/>
    <w:rsid w:val="0011454B"/>
    <w:rsid w:val="0011543F"/>
    <w:rsid w:val="00116BD2"/>
    <w:rsid w:val="00121A1E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EB8"/>
    <w:rsid w:val="001473F8"/>
    <w:rsid w:val="001504EC"/>
    <w:rsid w:val="0015107A"/>
    <w:rsid w:val="00151BF8"/>
    <w:rsid w:val="00152B80"/>
    <w:rsid w:val="00153B8C"/>
    <w:rsid w:val="00154CFE"/>
    <w:rsid w:val="00155C0D"/>
    <w:rsid w:val="00156849"/>
    <w:rsid w:val="0016017C"/>
    <w:rsid w:val="001603CD"/>
    <w:rsid w:val="001607A1"/>
    <w:rsid w:val="00161151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1515"/>
    <w:rsid w:val="001A1E85"/>
    <w:rsid w:val="001A325B"/>
    <w:rsid w:val="001A3A7E"/>
    <w:rsid w:val="001A3E05"/>
    <w:rsid w:val="001A3FE1"/>
    <w:rsid w:val="001A44C8"/>
    <w:rsid w:val="001A72A5"/>
    <w:rsid w:val="001A7F04"/>
    <w:rsid w:val="001B2B2A"/>
    <w:rsid w:val="001B3424"/>
    <w:rsid w:val="001B36DA"/>
    <w:rsid w:val="001B563E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04E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E0103"/>
    <w:rsid w:val="001E0C77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40BF"/>
    <w:rsid w:val="001F41BB"/>
    <w:rsid w:val="001F438C"/>
    <w:rsid w:val="001F4DD6"/>
    <w:rsid w:val="001F56D0"/>
    <w:rsid w:val="001F5AFE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DB7"/>
    <w:rsid w:val="00210B20"/>
    <w:rsid w:val="00210B32"/>
    <w:rsid w:val="00210F2D"/>
    <w:rsid w:val="002114D8"/>
    <w:rsid w:val="0021272D"/>
    <w:rsid w:val="00214DB1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2E90"/>
    <w:rsid w:val="00253776"/>
    <w:rsid w:val="00254408"/>
    <w:rsid w:val="00254A7F"/>
    <w:rsid w:val="00254E54"/>
    <w:rsid w:val="00255334"/>
    <w:rsid w:val="00255DC5"/>
    <w:rsid w:val="002564DE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1594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435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F60"/>
    <w:rsid w:val="002B6598"/>
    <w:rsid w:val="002B66CD"/>
    <w:rsid w:val="002B69CD"/>
    <w:rsid w:val="002B748C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573"/>
    <w:rsid w:val="002C7729"/>
    <w:rsid w:val="002C7E5A"/>
    <w:rsid w:val="002D0D12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C56"/>
    <w:rsid w:val="00305697"/>
    <w:rsid w:val="00305E46"/>
    <w:rsid w:val="0030619D"/>
    <w:rsid w:val="00306668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28B4"/>
    <w:rsid w:val="0032381D"/>
    <w:rsid w:val="003238D5"/>
    <w:rsid w:val="00324003"/>
    <w:rsid w:val="0032417F"/>
    <w:rsid w:val="003242EB"/>
    <w:rsid w:val="00324C2B"/>
    <w:rsid w:val="00326132"/>
    <w:rsid w:val="0032789E"/>
    <w:rsid w:val="00327C42"/>
    <w:rsid w:val="00327CAA"/>
    <w:rsid w:val="00330EF1"/>
    <w:rsid w:val="00332B03"/>
    <w:rsid w:val="003348EF"/>
    <w:rsid w:val="003351B3"/>
    <w:rsid w:val="00335AC4"/>
    <w:rsid w:val="00335E9C"/>
    <w:rsid w:val="00335F89"/>
    <w:rsid w:val="00337154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4BD8"/>
    <w:rsid w:val="00355C89"/>
    <w:rsid w:val="00356767"/>
    <w:rsid w:val="0035712E"/>
    <w:rsid w:val="00360504"/>
    <w:rsid w:val="003609C8"/>
    <w:rsid w:val="003618AD"/>
    <w:rsid w:val="00361F00"/>
    <w:rsid w:val="0036201C"/>
    <w:rsid w:val="00362B05"/>
    <w:rsid w:val="00364701"/>
    <w:rsid w:val="00365901"/>
    <w:rsid w:val="00366767"/>
    <w:rsid w:val="00366EA3"/>
    <w:rsid w:val="00370F32"/>
    <w:rsid w:val="00372400"/>
    <w:rsid w:val="0037276B"/>
    <w:rsid w:val="0037353B"/>
    <w:rsid w:val="0037362D"/>
    <w:rsid w:val="00374069"/>
    <w:rsid w:val="00375B9C"/>
    <w:rsid w:val="00377F39"/>
    <w:rsid w:val="00380056"/>
    <w:rsid w:val="00380A0A"/>
    <w:rsid w:val="0038245C"/>
    <w:rsid w:val="0038251D"/>
    <w:rsid w:val="0038284D"/>
    <w:rsid w:val="00385085"/>
    <w:rsid w:val="00385476"/>
    <w:rsid w:val="0038702B"/>
    <w:rsid w:val="00387566"/>
    <w:rsid w:val="003875F0"/>
    <w:rsid w:val="00387C4A"/>
    <w:rsid w:val="00391FC8"/>
    <w:rsid w:val="00394B3D"/>
    <w:rsid w:val="00394E38"/>
    <w:rsid w:val="003951AB"/>
    <w:rsid w:val="00395ADB"/>
    <w:rsid w:val="003A0A9F"/>
    <w:rsid w:val="003A0B1A"/>
    <w:rsid w:val="003A12D2"/>
    <w:rsid w:val="003A1AB7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E66"/>
    <w:rsid w:val="003B5631"/>
    <w:rsid w:val="003B61BD"/>
    <w:rsid w:val="003B6D6C"/>
    <w:rsid w:val="003B72F9"/>
    <w:rsid w:val="003B7499"/>
    <w:rsid w:val="003B78DA"/>
    <w:rsid w:val="003B79B0"/>
    <w:rsid w:val="003C0145"/>
    <w:rsid w:val="003C18FB"/>
    <w:rsid w:val="003C2BDF"/>
    <w:rsid w:val="003C4A7F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97D"/>
    <w:rsid w:val="003D7784"/>
    <w:rsid w:val="003D7F76"/>
    <w:rsid w:val="003E09B4"/>
    <w:rsid w:val="003E102E"/>
    <w:rsid w:val="003E28A4"/>
    <w:rsid w:val="003E2D4B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29FA"/>
    <w:rsid w:val="00403365"/>
    <w:rsid w:val="00403B7F"/>
    <w:rsid w:val="0040411F"/>
    <w:rsid w:val="00404297"/>
    <w:rsid w:val="004046E7"/>
    <w:rsid w:val="00404BD3"/>
    <w:rsid w:val="00405868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218F"/>
    <w:rsid w:val="0042484F"/>
    <w:rsid w:val="00424ED9"/>
    <w:rsid w:val="004251C4"/>
    <w:rsid w:val="004260FC"/>
    <w:rsid w:val="0042665F"/>
    <w:rsid w:val="00426C13"/>
    <w:rsid w:val="00427DC3"/>
    <w:rsid w:val="00430018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CCD"/>
    <w:rsid w:val="00442705"/>
    <w:rsid w:val="00443583"/>
    <w:rsid w:val="004443BE"/>
    <w:rsid w:val="00444DA1"/>
    <w:rsid w:val="00445474"/>
    <w:rsid w:val="0044672C"/>
    <w:rsid w:val="004469CE"/>
    <w:rsid w:val="00446E90"/>
    <w:rsid w:val="00447BFB"/>
    <w:rsid w:val="0045023E"/>
    <w:rsid w:val="00450570"/>
    <w:rsid w:val="004517FB"/>
    <w:rsid w:val="0045219C"/>
    <w:rsid w:val="004532A5"/>
    <w:rsid w:val="0045374B"/>
    <w:rsid w:val="00454F28"/>
    <w:rsid w:val="00456C69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CD0"/>
    <w:rsid w:val="00483082"/>
    <w:rsid w:val="0048382F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E81"/>
    <w:rsid w:val="00495F73"/>
    <w:rsid w:val="00496E5D"/>
    <w:rsid w:val="004970AB"/>
    <w:rsid w:val="0049752B"/>
    <w:rsid w:val="004975F5"/>
    <w:rsid w:val="004A06C5"/>
    <w:rsid w:val="004A0BB9"/>
    <w:rsid w:val="004A0D9E"/>
    <w:rsid w:val="004A4897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C86"/>
    <w:rsid w:val="004D682C"/>
    <w:rsid w:val="004D799A"/>
    <w:rsid w:val="004E062C"/>
    <w:rsid w:val="004E1CBE"/>
    <w:rsid w:val="004E1F3C"/>
    <w:rsid w:val="004E1FC9"/>
    <w:rsid w:val="004E3C89"/>
    <w:rsid w:val="004E4D03"/>
    <w:rsid w:val="004E6B4B"/>
    <w:rsid w:val="004E7AFC"/>
    <w:rsid w:val="004E7DDB"/>
    <w:rsid w:val="004F05F9"/>
    <w:rsid w:val="004F1929"/>
    <w:rsid w:val="004F1A4A"/>
    <w:rsid w:val="004F2A46"/>
    <w:rsid w:val="004F3A34"/>
    <w:rsid w:val="004F3F29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6C3"/>
    <w:rsid w:val="00517D8C"/>
    <w:rsid w:val="0052041E"/>
    <w:rsid w:val="00521722"/>
    <w:rsid w:val="0052210D"/>
    <w:rsid w:val="005239DC"/>
    <w:rsid w:val="00524DE6"/>
    <w:rsid w:val="00524F75"/>
    <w:rsid w:val="00527773"/>
    <w:rsid w:val="00530E66"/>
    <w:rsid w:val="005311F7"/>
    <w:rsid w:val="00531776"/>
    <w:rsid w:val="00533173"/>
    <w:rsid w:val="00534330"/>
    <w:rsid w:val="00535DD3"/>
    <w:rsid w:val="00536E7D"/>
    <w:rsid w:val="005375BD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BC4"/>
    <w:rsid w:val="00545335"/>
    <w:rsid w:val="00545512"/>
    <w:rsid w:val="00545A2C"/>
    <w:rsid w:val="00546406"/>
    <w:rsid w:val="005520AC"/>
    <w:rsid w:val="00552E62"/>
    <w:rsid w:val="005543E4"/>
    <w:rsid w:val="00555168"/>
    <w:rsid w:val="0055555C"/>
    <w:rsid w:val="00556183"/>
    <w:rsid w:val="00556228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50F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590A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1B0E"/>
    <w:rsid w:val="005C2002"/>
    <w:rsid w:val="005C2A22"/>
    <w:rsid w:val="005C3D48"/>
    <w:rsid w:val="005C4686"/>
    <w:rsid w:val="005C46EF"/>
    <w:rsid w:val="005C5D0D"/>
    <w:rsid w:val="005C7544"/>
    <w:rsid w:val="005D086D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8C6"/>
    <w:rsid w:val="005D7D64"/>
    <w:rsid w:val="005E0276"/>
    <w:rsid w:val="005E21FF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E1A"/>
    <w:rsid w:val="00605EE1"/>
    <w:rsid w:val="00606551"/>
    <w:rsid w:val="0060763B"/>
    <w:rsid w:val="00610B7C"/>
    <w:rsid w:val="00610E2F"/>
    <w:rsid w:val="00612395"/>
    <w:rsid w:val="00612AA4"/>
    <w:rsid w:val="006130CC"/>
    <w:rsid w:val="00615B2E"/>
    <w:rsid w:val="00617036"/>
    <w:rsid w:val="00617360"/>
    <w:rsid w:val="00617452"/>
    <w:rsid w:val="0062022D"/>
    <w:rsid w:val="00620605"/>
    <w:rsid w:val="006211F1"/>
    <w:rsid w:val="0062281E"/>
    <w:rsid w:val="00622DD0"/>
    <w:rsid w:val="00626C21"/>
    <w:rsid w:val="00627409"/>
    <w:rsid w:val="006308BA"/>
    <w:rsid w:val="00631C5F"/>
    <w:rsid w:val="006347D8"/>
    <w:rsid w:val="00635FA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29B1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52E3"/>
    <w:rsid w:val="0067546C"/>
    <w:rsid w:val="00677DCE"/>
    <w:rsid w:val="006802EE"/>
    <w:rsid w:val="006802FD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1A"/>
    <w:rsid w:val="00692C7C"/>
    <w:rsid w:val="006930D9"/>
    <w:rsid w:val="006932C0"/>
    <w:rsid w:val="00694950"/>
    <w:rsid w:val="0069510D"/>
    <w:rsid w:val="006959D7"/>
    <w:rsid w:val="006978D1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D08"/>
    <w:rsid w:val="006B6E6D"/>
    <w:rsid w:val="006B7935"/>
    <w:rsid w:val="006C03E8"/>
    <w:rsid w:val="006C0720"/>
    <w:rsid w:val="006C17FF"/>
    <w:rsid w:val="006C2651"/>
    <w:rsid w:val="006C2DDF"/>
    <w:rsid w:val="006C3995"/>
    <w:rsid w:val="006C4FA3"/>
    <w:rsid w:val="006C586D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8DE"/>
    <w:rsid w:val="006E2661"/>
    <w:rsid w:val="006E4089"/>
    <w:rsid w:val="006E52CF"/>
    <w:rsid w:val="006E608E"/>
    <w:rsid w:val="006E609A"/>
    <w:rsid w:val="006E6479"/>
    <w:rsid w:val="006E6C0E"/>
    <w:rsid w:val="006E70D1"/>
    <w:rsid w:val="006E7276"/>
    <w:rsid w:val="006E72F5"/>
    <w:rsid w:val="006F0925"/>
    <w:rsid w:val="006F0C4A"/>
    <w:rsid w:val="006F16F1"/>
    <w:rsid w:val="006F1809"/>
    <w:rsid w:val="006F2890"/>
    <w:rsid w:val="006F30EF"/>
    <w:rsid w:val="006F3F82"/>
    <w:rsid w:val="006F4604"/>
    <w:rsid w:val="006F5351"/>
    <w:rsid w:val="006F557E"/>
    <w:rsid w:val="006F56B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611C"/>
    <w:rsid w:val="00757149"/>
    <w:rsid w:val="0075750A"/>
    <w:rsid w:val="00757547"/>
    <w:rsid w:val="007604ED"/>
    <w:rsid w:val="00760B24"/>
    <w:rsid w:val="00761155"/>
    <w:rsid w:val="0076118D"/>
    <w:rsid w:val="007614A3"/>
    <w:rsid w:val="0076153F"/>
    <w:rsid w:val="007624A5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1BD"/>
    <w:rsid w:val="007934CD"/>
    <w:rsid w:val="00794AEF"/>
    <w:rsid w:val="00794B25"/>
    <w:rsid w:val="00797AF7"/>
    <w:rsid w:val="007A17CF"/>
    <w:rsid w:val="007A2D27"/>
    <w:rsid w:val="007A5AF9"/>
    <w:rsid w:val="007A688B"/>
    <w:rsid w:val="007A72C1"/>
    <w:rsid w:val="007A79E4"/>
    <w:rsid w:val="007B08DB"/>
    <w:rsid w:val="007B0DF1"/>
    <w:rsid w:val="007B0F09"/>
    <w:rsid w:val="007B1CC9"/>
    <w:rsid w:val="007B2037"/>
    <w:rsid w:val="007B2079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162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4F3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7DBE"/>
    <w:rsid w:val="0085038E"/>
    <w:rsid w:val="00850D79"/>
    <w:rsid w:val="0085185A"/>
    <w:rsid w:val="00852003"/>
    <w:rsid w:val="0085245B"/>
    <w:rsid w:val="00852C67"/>
    <w:rsid w:val="00853164"/>
    <w:rsid w:val="008532ED"/>
    <w:rsid w:val="00855B3B"/>
    <w:rsid w:val="00857472"/>
    <w:rsid w:val="008611D9"/>
    <w:rsid w:val="0086345E"/>
    <w:rsid w:val="00863717"/>
    <w:rsid w:val="00864BEC"/>
    <w:rsid w:val="00865274"/>
    <w:rsid w:val="00865378"/>
    <w:rsid w:val="00865C34"/>
    <w:rsid w:val="00866EB3"/>
    <w:rsid w:val="00866FA2"/>
    <w:rsid w:val="008672BF"/>
    <w:rsid w:val="0086732A"/>
    <w:rsid w:val="00867C11"/>
    <w:rsid w:val="008710E1"/>
    <w:rsid w:val="008714E1"/>
    <w:rsid w:val="008716E8"/>
    <w:rsid w:val="00872C73"/>
    <w:rsid w:val="00872EDC"/>
    <w:rsid w:val="0087412D"/>
    <w:rsid w:val="0087496E"/>
    <w:rsid w:val="00874B04"/>
    <w:rsid w:val="0087509F"/>
    <w:rsid w:val="0087565A"/>
    <w:rsid w:val="008765E0"/>
    <w:rsid w:val="0088163A"/>
    <w:rsid w:val="00881F69"/>
    <w:rsid w:val="00882A08"/>
    <w:rsid w:val="0088332E"/>
    <w:rsid w:val="00883982"/>
    <w:rsid w:val="00884388"/>
    <w:rsid w:val="00884D95"/>
    <w:rsid w:val="00885994"/>
    <w:rsid w:val="00886CF5"/>
    <w:rsid w:val="0088778B"/>
    <w:rsid w:val="00887961"/>
    <w:rsid w:val="00892643"/>
    <w:rsid w:val="0089265A"/>
    <w:rsid w:val="00895105"/>
    <w:rsid w:val="008955B7"/>
    <w:rsid w:val="00895CF5"/>
    <w:rsid w:val="008961E4"/>
    <w:rsid w:val="008970D9"/>
    <w:rsid w:val="0089729C"/>
    <w:rsid w:val="008A0789"/>
    <w:rsid w:val="008A09EA"/>
    <w:rsid w:val="008A1376"/>
    <w:rsid w:val="008A2965"/>
    <w:rsid w:val="008A306A"/>
    <w:rsid w:val="008A37D6"/>
    <w:rsid w:val="008A415B"/>
    <w:rsid w:val="008A44FF"/>
    <w:rsid w:val="008A475D"/>
    <w:rsid w:val="008A5710"/>
    <w:rsid w:val="008A57F3"/>
    <w:rsid w:val="008A58F5"/>
    <w:rsid w:val="008A6A49"/>
    <w:rsid w:val="008B1703"/>
    <w:rsid w:val="008B2142"/>
    <w:rsid w:val="008B3E7F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971"/>
    <w:rsid w:val="008D5A84"/>
    <w:rsid w:val="008D70B0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D31"/>
    <w:rsid w:val="008F06C4"/>
    <w:rsid w:val="008F07F4"/>
    <w:rsid w:val="008F1988"/>
    <w:rsid w:val="008F311B"/>
    <w:rsid w:val="008F3AA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B64"/>
    <w:rsid w:val="00913CFF"/>
    <w:rsid w:val="00914968"/>
    <w:rsid w:val="00914F29"/>
    <w:rsid w:val="00915976"/>
    <w:rsid w:val="009161E7"/>
    <w:rsid w:val="009168A3"/>
    <w:rsid w:val="00916B25"/>
    <w:rsid w:val="00916EF5"/>
    <w:rsid w:val="009170F7"/>
    <w:rsid w:val="009208D4"/>
    <w:rsid w:val="00921F83"/>
    <w:rsid w:val="00923CDA"/>
    <w:rsid w:val="00924A02"/>
    <w:rsid w:val="00924F1A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7190B"/>
    <w:rsid w:val="009723B3"/>
    <w:rsid w:val="00972977"/>
    <w:rsid w:val="00973DDA"/>
    <w:rsid w:val="00974954"/>
    <w:rsid w:val="00974AC5"/>
    <w:rsid w:val="00975354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3682"/>
    <w:rsid w:val="009846A4"/>
    <w:rsid w:val="00984C19"/>
    <w:rsid w:val="009917F8"/>
    <w:rsid w:val="00992283"/>
    <w:rsid w:val="0099394F"/>
    <w:rsid w:val="00993DF8"/>
    <w:rsid w:val="00994D8C"/>
    <w:rsid w:val="00995557"/>
    <w:rsid w:val="00995CB9"/>
    <w:rsid w:val="00995F04"/>
    <w:rsid w:val="009974F6"/>
    <w:rsid w:val="009979D0"/>
    <w:rsid w:val="009A01CD"/>
    <w:rsid w:val="009A159F"/>
    <w:rsid w:val="009A24B9"/>
    <w:rsid w:val="009A297A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F2"/>
    <w:rsid w:val="009C5556"/>
    <w:rsid w:val="009C584A"/>
    <w:rsid w:val="009C63D6"/>
    <w:rsid w:val="009C64E7"/>
    <w:rsid w:val="009C7FB3"/>
    <w:rsid w:val="009D0578"/>
    <w:rsid w:val="009D1649"/>
    <w:rsid w:val="009D2160"/>
    <w:rsid w:val="009D2A50"/>
    <w:rsid w:val="009D36A7"/>
    <w:rsid w:val="009D37E6"/>
    <w:rsid w:val="009D4CE8"/>
    <w:rsid w:val="009D5722"/>
    <w:rsid w:val="009D5F3F"/>
    <w:rsid w:val="009D79A9"/>
    <w:rsid w:val="009E0251"/>
    <w:rsid w:val="009E3667"/>
    <w:rsid w:val="009E38AF"/>
    <w:rsid w:val="009E472F"/>
    <w:rsid w:val="009E7080"/>
    <w:rsid w:val="009E7237"/>
    <w:rsid w:val="009F1AED"/>
    <w:rsid w:val="009F5E22"/>
    <w:rsid w:val="009F5EEB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61CE"/>
    <w:rsid w:val="00A17144"/>
    <w:rsid w:val="00A20241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C82"/>
    <w:rsid w:val="00A4663B"/>
    <w:rsid w:val="00A46FFE"/>
    <w:rsid w:val="00A50482"/>
    <w:rsid w:val="00A525A2"/>
    <w:rsid w:val="00A52FDD"/>
    <w:rsid w:val="00A53F43"/>
    <w:rsid w:val="00A54257"/>
    <w:rsid w:val="00A54EAD"/>
    <w:rsid w:val="00A551EB"/>
    <w:rsid w:val="00A56696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807E1"/>
    <w:rsid w:val="00A8152C"/>
    <w:rsid w:val="00A8233C"/>
    <w:rsid w:val="00A84BFB"/>
    <w:rsid w:val="00A84E60"/>
    <w:rsid w:val="00A85006"/>
    <w:rsid w:val="00A85937"/>
    <w:rsid w:val="00A85BA5"/>
    <w:rsid w:val="00A862CE"/>
    <w:rsid w:val="00A868DD"/>
    <w:rsid w:val="00A86DD0"/>
    <w:rsid w:val="00A86EEC"/>
    <w:rsid w:val="00A87591"/>
    <w:rsid w:val="00A91724"/>
    <w:rsid w:val="00A9277A"/>
    <w:rsid w:val="00A94A24"/>
    <w:rsid w:val="00A96FC7"/>
    <w:rsid w:val="00AA0243"/>
    <w:rsid w:val="00AA11F9"/>
    <w:rsid w:val="00AA2F1E"/>
    <w:rsid w:val="00AA7A0E"/>
    <w:rsid w:val="00AB09C9"/>
    <w:rsid w:val="00AB1942"/>
    <w:rsid w:val="00AB2155"/>
    <w:rsid w:val="00AB21EF"/>
    <w:rsid w:val="00AB29FA"/>
    <w:rsid w:val="00AB4A89"/>
    <w:rsid w:val="00AB5098"/>
    <w:rsid w:val="00AB5510"/>
    <w:rsid w:val="00AB5977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04C3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0B30"/>
    <w:rsid w:val="00AF15A9"/>
    <w:rsid w:val="00AF19FC"/>
    <w:rsid w:val="00AF206C"/>
    <w:rsid w:val="00AF24D4"/>
    <w:rsid w:val="00AF32E2"/>
    <w:rsid w:val="00AF39CF"/>
    <w:rsid w:val="00AF4EF4"/>
    <w:rsid w:val="00AF4F2E"/>
    <w:rsid w:val="00AF68E0"/>
    <w:rsid w:val="00AF6AF6"/>
    <w:rsid w:val="00AF6C09"/>
    <w:rsid w:val="00B01040"/>
    <w:rsid w:val="00B01215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B78"/>
    <w:rsid w:val="00B34E7B"/>
    <w:rsid w:val="00B35759"/>
    <w:rsid w:val="00B35C23"/>
    <w:rsid w:val="00B362E8"/>
    <w:rsid w:val="00B366E2"/>
    <w:rsid w:val="00B37322"/>
    <w:rsid w:val="00B37BDB"/>
    <w:rsid w:val="00B40711"/>
    <w:rsid w:val="00B40944"/>
    <w:rsid w:val="00B426AE"/>
    <w:rsid w:val="00B42E6C"/>
    <w:rsid w:val="00B43330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5549"/>
    <w:rsid w:val="00B95A6A"/>
    <w:rsid w:val="00B97C38"/>
    <w:rsid w:val="00BA076F"/>
    <w:rsid w:val="00BA1003"/>
    <w:rsid w:val="00BA32EE"/>
    <w:rsid w:val="00BA417A"/>
    <w:rsid w:val="00BA4B27"/>
    <w:rsid w:val="00BA4E3D"/>
    <w:rsid w:val="00BA6A29"/>
    <w:rsid w:val="00BA7FC1"/>
    <w:rsid w:val="00BB01F8"/>
    <w:rsid w:val="00BB3E05"/>
    <w:rsid w:val="00BB5219"/>
    <w:rsid w:val="00BB524D"/>
    <w:rsid w:val="00BC0AD1"/>
    <w:rsid w:val="00BC0D9A"/>
    <w:rsid w:val="00BC10E4"/>
    <w:rsid w:val="00BC16E5"/>
    <w:rsid w:val="00BC2FA0"/>
    <w:rsid w:val="00BC432A"/>
    <w:rsid w:val="00BC447F"/>
    <w:rsid w:val="00BC61C2"/>
    <w:rsid w:val="00BC638C"/>
    <w:rsid w:val="00BC699B"/>
    <w:rsid w:val="00BC7287"/>
    <w:rsid w:val="00BC79D7"/>
    <w:rsid w:val="00BC7E0F"/>
    <w:rsid w:val="00BD00E0"/>
    <w:rsid w:val="00BD2165"/>
    <w:rsid w:val="00BD277A"/>
    <w:rsid w:val="00BD300D"/>
    <w:rsid w:val="00BD39E5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405"/>
    <w:rsid w:val="00BF7194"/>
    <w:rsid w:val="00BF7ECF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DF2"/>
    <w:rsid w:val="00C20302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89A"/>
    <w:rsid w:val="00C43C7A"/>
    <w:rsid w:val="00C44EB4"/>
    <w:rsid w:val="00C4553D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61AB"/>
    <w:rsid w:val="00C97272"/>
    <w:rsid w:val="00C974E1"/>
    <w:rsid w:val="00CA0F57"/>
    <w:rsid w:val="00CA130C"/>
    <w:rsid w:val="00CA1DB0"/>
    <w:rsid w:val="00CA21FB"/>
    <w:rsid w:val="00CA233B"/>
    <w:rsid w:val="00CA27E2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36BD"/>
    <w:rsid w:val="00D23818"/>
    <w:rsid w:val="00D23980"/>
    <w:rsid w:val="00D23F2C"/>
    <w:rsid w:val="00D23FF3"/>
    <w:rsid w:val="00D24221"/>
    <w:rsid w:val="00D24607"/>
    <w:rsid w:val="00D246D9"/>
    <w:rsid w:val="00D247EB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54E2"/>
    <w:rsid w:val="00D55A28"/>
    <w:rsid w:val="00D60F4E"/>
    <w:rsid w:val="00D6128A"/>
    <w:rsid w:val="00D62690"/>
    <w:rsid w:val="00D62EF6"/>
    <w:rsid w:val="00D63042"/>
    <w:rsid w:val="00D651BB"/>
    <w:rsid w:val="00D654DA"/>
    <w:rsid w:val="00D65E1B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9F5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73DA"/>
    <w:rsid w:val="00DA0AA4"/>
    <w:rsid w:val="00DA10CC"/>
    <w:rsid w:val="00DA17EF"/>
    <w:rsid w:val="00DA1CCB"/>
    <w:rsid w:val="00DA1DC9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3701"/>
    <w:rsid w:val="00DC3862"/>
    <w:rsid w:val="00DC4C44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95"/>
    <w:rsid w:val="00DE6477"/>
    <w:rsid w:val="00DF01F8"/>
    <w:rsid w:val="00DF027B"/>
    <w:rsid w:val="00DF034D"/>
    <w:rsid w:val="00DF0627"/>
    <w:rsid w:val="00DF0639"/>
    <w:rsid w:val="00DF0B8A"/>
    <w:rsid w:val="00DF275E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5E6"/>
    <w:rsid w:val="00E12AD5"/>
    <w:rsid w:val="00E12E28"/>
    <w:rsid w:val="00E148F4"/>
    <w:rsid w:val="00E148F6"/>
    <w:rsid w:val="00E15B5F"/>
    <w:rsid w:val="00E1633D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1170"/>
    <w:rsid w:val="00E3135E"/>
    <w:rsid w:val="00E32861"/>
    <w:rsid w:val="00E32B2A"/>
    <w:rsid w:val="00E335A6"/>
    <w:rsid w:val="00E33940"/>
    <w:rsid w:val="00E3431A"/>
    <w:rsid w:val="00E34495"/>
    <w:rsid w:val="00E3710A"/>
    <w:rsid w:val="00E3728E"/>
    <w:rsid w:val="00E378F3"/>
    <w:rsid w:val="00E37D14"/>
    <w:rsid w:val="00E413AF"/>
    <w:rsid w:val="00E43FA7"/>
    <w:rsid w:val="00E45706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547C"/>
    <w:rsid w:val="00E65E2E"/>
    <w:rsid w:val="00E65FF1"/>
    <w:rsid w:val="00E6682A"/>
    <w:rsid w:val="00E67C72"/>
    <w:rsid w:val="00E67D8A"/>
    <w:rsid w:val="00E718D4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4055"/>
    <w:rsid w:val="00E842B6"/>
    <w:rsid w:val="00E8481E"/>
    <w:rsid w:val="00E86B00"/>
    <w:rsid w:val="00E87F0A"/>
    <w:rsid w:val="00E904F7"/>
    <w:rsid w:val="00E92287"/>
    <w:rsid w:val="00E92299"/>
    <w:rsid w:val="00E92CAD"/>
    <w:rsid w:val="00E92CB3"/>
    <w:rsid w:val="00E92EBE"/>
    <w:rsid w:val="00E932D4"/>
    <w:rsid w:val="00E93CA5"/>
    <w:rsid w:val="00E966F1"/>
    <w:rsid w:val="00E96FB7"/>
    <w:rsid w:val="00EA0946"/>
    <w:rsid w:val="00EA0BA0"/>
    <w:rsid w:val="00EA148E"/>
    <w:rsid w:val="00EA1B3A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F8D"/>
    <w:rsid w:val="00EC63D4"/>
    <w:rsid w:val="00ED027D"/>
    <w:rsid w:val="00ED0A8C"/>
    <w:rsid w:val="00ED0C0B"/>
    <w:rsid w:val="00ED0F5C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575"/>
    <w:rsid w:val="00EF2885"/>
    <w:rsid w:val="00EF31D1"/>
    <w:rsid w:val="00EF5A37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FC"/>
    <w:rsid w:val="00F12A94"/>
    <w:rsid w:val="00F1528C"/>
    <w:rsid w:val="00F157AC"/>
    <w:rsid w:val="00F17246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3D8"/>
    <w:rsid w:val="00F25A96"/>
    <w:rsid w:val="00F26CE3"/>
    <w:rsid w:val="00F272EA"/>
    <w:rsid w:val="00F27DBB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4C79"/>
    <w:rsid w:val="00F55965"/>
    <w:rsid w:val="00F5608E"/>
    <w:rsid w:val="00F566A8"/>
    <w:rsid w:val="00F56BB4"/>
    <w:rsid w:val="00F570A6"/>
    <w:rsid w:val="00F575D3"/>
    <w:rsid w:val="00F610E8"/>
    <w:rsid w:val="00F61FA6"/>
    <w:rsid w:val="00F62462"/>
    <w:rsid w:val="00F62AEC"/>
    <w:rsid w:val="00F62DAC"/>
    <w:rsid w:val="00F633D1"/>
    <w:rsid w:val="00F64442"/>
    <w:rsid w:val="00F65F7D"/>
    <w:rsid w:val="00F66259"/>
    <w:rsid w:val="00F66E61"/>
    <w:rsid w:val="00F67460"/>
    <w:rsid w:val="00F67D43"/>
    <w:rsid w:val="00F70503"/>
    <w:rsid w:val="00F70BD7"/>
    <w:rsid w:val="00F71873"/>
    <w:rsid w:val="00F73451"/>
    <w:rsid w:val="00F73492"/>
    <w:rsid w:val="00F74038"/>
    <w:rsid w:val="00F745E2"/>
    <w:rsid w:val="00F745E3"/>
    <w:rsid w:val="00F747C3"/>
    <w:rsid w:val="00F74FFA"/>
    <w:rsid w:val="00F77B6E"/>
    <w:rsid w:val="00F77C40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34A5"/>
    <w:rsid w:val="00F9355F"/>
    <w:rsid w:val="00F94383"/>
    <w:rsid w:val="00F96097"/>
    <w:rsid w:val="00F96E06"/>
    <w:rsid w:val="00FA034E"/>
    <w:rsid w:val="00FA0F56"/>
    <w:rsid w:val="00FA1509"/>
    <w:rsid w:val="00FA1B2F"/>
    <w:rsid w:val="00FA2307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7104"/>
    <w:rsid w:val="00FB76EB"/>
    <w:rsid w:val="00FB7B14"/>
    <w:rsid w:val="00FB7EE1"/>
    <w:rsid w:val="00FC0AFB"/>
    <w:rsid w:val="00FC1E26"/>
    <w:rsid w:val="00FC2395"/>
    <w:rsid w:val="00FC3E7F"/>
    <w:rsid w:val="00FC63D3"/>
    <w:rsid w:val="00FC7BC7"/>
    <w:rsid w:val="00FD03D6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61AE"/>
    <w:rsid w:val="00FF68D8"/>
    <w:rsid w:val="00FF6A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3">
    <w:name w:val="Normal"/>
    <w:qFormat/>
    <w:rsid w:val="00075E82"/>
    <w:pPr>
      <w:spacing w:after="360" w:line="360" w:lineRule="auto"/>
      <w:ind w:firstLine="567"/>
      <w:contextualSpacing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3"/>
    <w:next w:val="a3"/>
    <w:link w:val="11"/>
    <w:uiPriority w:val="9"/>
    <w:qFormat/>
    <w:rsid w:val="004E7AFC"/>
    <w:pPr>
      <w:keepNext/>
      <w:keepLines/>
      <w:numPr>
        <w:numId w:val="28"/>
      </w:numPr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">
    <w:name w:val="heading 2"/>
    <w:basedOn w:val="a3"/>
    <w:next w:val="a3"/>
    <w:link w:val="21"/>
    <w:uiPriority w:val="9"/>
    <w:unhideWhenUsed/>
    <w:qFormat/>
    <w:rsid w:val="00B34B78"/>
    <w:pPr>
      <w:keepNext/>
      <w:keepLines/>
      <w:numPr>
        <w:ilvl w:val="1"/>
        <w:numId w:val="2"/>
      </w:numPr>
      <w:spacing w:before="48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3"/>
    <w:next w:val="a3"/>
    <w:link w:val="30"/>
    <w:uiPriority w:val="9"/>
    <w:unhideWhenUsed/>
    <w:qFormat/>
    <w:rsid w:val="00E6547C"/>
    <w:pPr>
      <w:keepNext/>
      <w:keepLines/>
      <w:numPr>
        <w:ilvl w:val="2"/>
        <w:numId w:val="2"/>
      </w:numPr>
      <w:spacing w:before="480"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character" w:styleId="a7">
    <w:name w:val="line number"/>
    <w:basedOn w:val="a4"/>
    <w:uiPriority w:val="99"/>
    <w:semiHidden/>
    <w:unhideWhenUsed/>
    <w:rsid w:val="00077B2B"/>
  </w:style>
  <w:style w:type="character" w:customStyle="1" w:styleId="11">
    <w:name w:val="Заголовок 1 Знак"/>
    <w:basedOn w:val="a4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8">
    <w:name w:val="TOC Heading"/>
    <w:basedOn w:val="10"/>
    <w:next w:val="a3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3"/>
    <w:next w:val="a3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9">
    <w:name w:val="Hyperlink"/>
    <w:basedOn w:val="a4"/>
    <w:uiPriority w:val="99"/>
    <w:unhideWhenUsed/>
    <w:rsid w:val="006E609A"/>
    <w:rPr>
      <w:color w:val="0563C1" w:themeColor="hyperlink"/>
      <w:u w:val="single"/>
    </w:rPr>
  </w:style>
  <w:style w:type="character" w:customStyle="1" w:styleId="21">
    <w:name w:val="Заголовок 2 Знак"/>
    <w:basedOn w:val="a4"/>
    <w:link w:val="2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2">
    <w:name w:val="toc 2"/>
    <w:basedOn w:val="a3"/>
    <w:next w:val="a3"/>
    <w:autoRedefine/>
    <w:uiPriority w:val="39"/>
    <w:unhideWhenUsed/>
    <w:rsid w:val="00902685"/>
    <w:pPr>
      <w:tabs>
        <w:tab w:val="left" w:pos="880"/>
        <w:tab w:val="right" w:leader="dot" w:pos="9345"/>
      </w:tabs>
      <w:ind w:left="284" w:right="284" w:firstLine="284"/>
    </w:pPr>
  </w:style>
  <w:style w:type="paragraph" w:styleId="aa">
    <w:name w:val="caption"/>
    <w:basedOn w:val="a3"/>
    <w:next w:val="a3"/>
    <w:link w:val="ab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c">
    <w:name w:val="Картинки"/>
    <w:basedOn w:val="a3"/>
    <w:link w:val="ad"/>
    <w:qFormat/>
    <w:rsid w:val="00A54257"/>
    <w:pPr>
      <w:keepNext/>
      <w:spacing w:after="0" w:line="240" w:lineRule="auto"/>
      <w:ind w:firstLine="0"/>
      <w:jc w:val="center"/>
    </w:pPr>
    <w:rPr>
      <w:noProof/>
    </w:rPr>
  </w:style>
  <w:style w:type="character" w:customStyle="1" w:styleId="ad">
    <w:name w:val="Картинки Знак"/>
    <w:basedOn w:val="a4"/>
    <w:link w:val="ac"/>
    <w:rsid w:val="00A54257"/>
    <w:rPr>
      <w:rFonts w:ascii="Times New Roman" w:hAnsi="Times New Roman"/>
      <w:noProof/>
      <w:color w:val="000000" w:themeColor="text1"/>
      <w:sz w:val="24"/>
    </w:rPr>
  </w:style>
  <w:style w:type="paragraph" w:styleId="ae">
    <w:name w:val="List Paragraph"/>
    <w:basedOn w:val="a3"/>
    <w:uiPriority w:val="34"/>
    <w:qFormat/>
    <w:rsid w:val="00680BB0"/>
    <w:pPr>
      <w:ind w:left="720"/>
    </w:pPr>
  </w:style>
  <w:style w:type="character" w:customStyle="1" w:styleId="30">
    <w:name w:val="Заголовок 3 Знак"/>
    <w:basedOn w:val="a4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3"/>
    <w:next w:val="a3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f">
    <w:name w:val="header"/>
    <w:basedOn w:val="a3"/>
    <w:link w:val="af0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0">
    <w:name w:val="Верхний колонтитул Знак"/>
    <w:basedOn w:val="a4"/>
    <w:link w:val="af"/>
    <w:uiPriority w:val="99"/>
    <w:rsid w:val="002F4228"/>
  </w:style>
  <w:style w:type="paragraph" w:styleId="af1">
    <w:name w:val="footer"/>
    <w:basedOn w:val="a3"/>
    <w:link w:val="af2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2">
    <w:name w:val="Нижний колонтитул Знак"/>
    <w:basedOn w:val="a4"/>
    <w:link w:val="af1"/>
    <w:uiPriority w:val="99"/>
    <w:rsid w:val="002F4228"/>
  </w:style>
  <w:style w:type="character" w:styleId="af3">
    <w:name w:val="Unresolved Mention"/>
    <w:basedOn w:val="a4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4">
    <w:name w:val="FollowedHyperlink"/>
    <w:basedOn w:val="a4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5">
    <w:name w:val="Title"/>
    <w:basedOn w:val="a3"/>
    <w:next w:val="a3"/>
    <w:link w:val="af6"/>
    <w:uiPriority w:val="10"/>
    <w:qFormat/>
    <w:rsid w:val="00C634F5"/>
    <w:pPr>
      <w:ind w:firstLine="0"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6">
    <w:name w:val="Заголовок Знак"/>
    <w:basedOn w:val="a4"/>
    <w:link w:val="af5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">
    <w:name w:val="Subtitle"/>
    <w:basedOn w:val="a3"/>
    <w:next w:val="a3"/>
    <w:link w:val="af7"/>
    <w:uiPriority w:val="11"/>
    <w:qFormat/>
    <w:rsid w:val="00D11B67"/>
    <w:pPr>
      <w:numPr>
        <w:ilvl w:val="1"/>
        <w:numId w:val="36"/>
      </w:numPr>
      <w:spacing w:after="16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4"/>
    <w:link w:val="a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3"/>
    <w:next w:val="a3"/>
    <w:link w:val="afa"/>
    <w:uiPriority w:val="37"/>
    <w:unhideWhenUsed/>
    <w:rsid w:val="002E0957"/>
    <w:pPr>
      <w:spacing w:after="240"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4"/>
    <w:link w:val="af9"/>
    <w:uiPriority w:val="37"/>
    <w:rsid w:val="00A84BFB"/>
    <w:rPr>
      <w:rFonts w:ascii="Times New Roman" w:hAnsi="Times New Roman"/>
      <w:color w:val="000000" w:themeColor="text1"/>
      <w:sz w:val="28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3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4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4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BC61C2"/>
    <w:pPr>
      <w:shd w:val="clear" w:color="FFFFFF" w:themeColor="background1" w:fill="FFFFFF" w:themeFill="background1"/>
      <w:spacing w:before="240" w:after="0" w:line="240" w:lineRule="auto"/>
      <w:ind w:left="91" w:right="91"/>
    </w:pPr>
  </w:style>
  <w:style w:type="character" w:customStyle="1" w:styleId="TXT0">
    <w:name w:val="Команды TXT Знак"/>
    <w:basedOn w:val="afe"/>
    <w:link w:val="TXT"/>
    <w:rsid w:val="00BC61C2"/>
    <w:rPr>
      <w:rFonts w:ascii="Times New Roman" w:hAnsi="Times New Roman"/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6"/>
    <w:uiPriority w:val="99"/>
    <w:semiHidden/>
    <w:unhideWhenUsed/>
    <w:rsid w:val="003F4C8A"/>
  </w:style>
  <w:style w:type="paragraph" w:customStyle="1" w:styleId="msonormal0">
    <w:name w:val="msonormal"/>
    <w:basedOn w:val="a3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3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4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3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4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4"/>
    <w:rsid w:val="003F4C8A"/>
  </w:style>
  <w:style w:type="character" w:styleId="aff1">
    <w:name w:val="Strong"/>
    <w:basedOn w:val="a4"/>
    <w:uiPriority w:val="22"/>
    <w:qFormat/>
    <w:rsid w:val="003F4C8A"/>
    <w:rPr>
      <w:b/>
      <w:bCs/>
    </w:rPr>
  </w:style>
  <w:style w:type="numbering" w:customStyle="1" w:styleId="23">
    <w:name w:val="Нет списка2"/>
    <w:next w:val="a6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8D5A84"/>
    <w:pPr>
      <w:shd w:val="clear" w:color="auto" w:fill="D9D9D9" w:themeFill="background1" w:themeFillShade="D9"/>
      <w:spacing w:after="0"/>
      <w:jc w:val="center"/>
    </w:pPr>
    <w:rPr>
      <w:rFonts w:ascii="Times New Roman" w:eastAsia="Times New Roman" w:hAnsi="Times New Roman" w:cs="Arial"/>
      <w:kern w:val="0"/>
      <w:sz w:val="20"/>
      <w:szCs w:val="24"/>
      <w:lang w:val="en-US" w:eastAsia="ru-RU"/>
      <w14:ligatures w14:val="none"/>
    </w:rPr>
  </w:style>
  <w:style w:type="character" w:customStyle="1" w:styleId="Title0">
    <w:name w:val="Код Title Знак"/>
    <w:basedOn w:val="a4"/>
    <w:link w:val="Title"/>
    <w:rsid w:val="008D5A84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4029FA"/>
    <w:pPr>
      <w:shd w:val="clear" w:color="FFFFFF" w:themeColor="background1" w:fill="F2F2F2" w:themeFill="background1" w:themeFillShade="F2"/>
      <w:spacing w:before="0" w:after="360" w:line="288" w:lineRule="auto"/>
      <w:jc w:val="left"/>
    </w:pPr>
    <w:rPr>
      <w:rFonts w:ascii="Consolas" w:hAnsi="Consolas"/>
      <w:color w:val="auto"/>
      <w:sz w:val="20"/>
      <w:lang w:val="en-US" w:eastAsia="ru-RU"/>
    </w:rPr>
  </w:style>
  <w:style w:type="character" w:customStyle="1" w:styleId="TXT2">
    <w:name w:val="Код TXT Знак"/>
    <w:basedOn w:val="a4"/>
    <w:link w:val="TXT1"/>
    <w:rsid w:val="004029FA"/>
    <w:rPr>
      <w:rFonts w:ascii="Consolas" w:hAnsi="Consolas"/>
      <w:sz w:val="20"/>
      <w:shd w:val="clear" w:color="FFFFFF" w:themeColor="background1" w:fill="F2F2F2" w:themeFill="background1" w:themeFillShade="F2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3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4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pPr>
      <w:numPr>
        <w:numId w:val="2"/>
      </w:numPr>
    </w:pPr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4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2">
    <w:name w:val="Главы без нумерации"/>
    <w:basedOn w:val="10"/>
    <w:link w:val="aff3"/>
    <w:qFormat/>
    <w:rsid w:val="004414D6"/>
    <w:pPr>
      <w:numPr>
        <w:numId w:val="32"/>
      </w:numPr>
      <w:ind w:left="0" w:firstLine="567"/>
    </w:pPr>
  </w:style>
  <w:style w:type="character" w:customStyle="1" w:styleId="aff3">
    <w:name w:val="Главы без нумерации Знак"/>
    <w:basedOn w:val="11"/>
    <w:link w:val="a2"/>
    <w:rsid w:val="004414D6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customStyle="1" w:styleId="aff4">
    <w:name w:val="Пункт"/>
    <w:basedOn w:val="a3"/>
    <w:link w:val="aff5"/>
    <w:qFormat/>
    <w:rsid w:val="00043488"/>
    <w:pPr>
      <w:spacing w:before="360"/>
    </w:pPr>
    <w:rPr>
      <w:bCs/>
      <w:lang w:eastAsia="ru-RU"/>
    </w:rPr>
  </w:style>
  <w:style w:type="character" w:customStyle="1" w:styleId="aff5">
    <w:name w:val="Пункт Знак"/>
    <w:basedOn w:val="a4"/>
    <w:link w:val="aff4"/>
    <w:rsid w:val="00043488"/>
    <w:rPr>
      <w:rFonts w:ascii="Times New Roman" w:hAnsi="Times New Roman"/>
      <w:bCs/>
      <w:color w:val="000000" w:themeColor="text1"/>
      <w:sz w:val="28"/>
      <w:lang w:eastAsia="ru-RU"/>
    </w:rPr>
  </w:style>
  <w:style w:type="paragraph" w:customStyle="1" w:styleId="a0">
    <w:name w:val="Глава"/>
    <w:basedOn w:val="10"/>
    <w:link w:val="aff6"/>
    <w:qFormat/>
    <w:rsid w:val="00F54C79"/>
    <w:pPr>
      <w:pageBreakBefore/>
      <w:numPr>
        <w:numId w:val="41"/>
      </w:numPr>
    </w:pPr>
  </w:style>
  <w:style w:type="character" w:customStyle="1" w:styleId="aff6">
    <w:name w:val="Глава Знак"/>
    <w:basedOn w:val="11"/>
    <w:link w:val="a0"/>
    <w:rsid w:val="00F54C79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customStyle="1" w:styleId="a1">
    <w:name w:val="Подглава"/>
    <w:basedOn w:val="a3"/>
    <w:link w:val="aff7"/>
    <w:qFormat/>
    <w:rsid w:val="00F54C79"/>
    <w:pPr>
      <w:keepNext/>
      <w:numPr>
        <w:ilvl w:val="1"/>
        <w:numId w:val="41"/>
      </w:numPr>
      <w:spacing w:after="240"/>
      <w:outlineLvl w:val="1"/>
    </w:pPr>
    <w:rPr>
      <w:b/>
    </w:rPr>
  </w:style>
  <w:style w:type="character" w:customStyle="1" w:styleId="aff7">
    <w:name w:val="Подглава Знак"/>
    <w:basedOn w:val="a4"/>
    <w:link w:val="a1"/>
    <w:rsid w:val="00F54C79"/>
    <w:rPr>
      <w:rFonts w:ascii="Times New Roman" w:hAnsi="Times New Roman"/>
      <w:b/>
      <w:color w:val="000000" w:themeColor="text1"/>
      <w:sz w:val="24"/>
    </w:rPr>
  </w:style>
  <w:style w:type="paragraph" w:customStyle="1" w:styleId="aff8">
    <w:name w:val="Название рисунка"/>
    <w:basedOn w:val="aa"/>
    <w:link w:val="aff9"/>
    <w:qFormat/>
    <w:rsid w:val="00541E58"/>
    <w:pPr>
      <w:spacing w:line="240" w:lineRule="auto"/>
    </w:pPr>
  </w:style>
  <w:style w:type="character" w:customStyle="1" w:styleId="ab">
    <w:name w:val="Название объекта Знак"/>
    <w:basedOn w:val="a4"/>
    <w:link w:val="aa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b"/>
    <w:link w:val="aff8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styleId="affa">
    <w:name w:val="Subtle Emphasis"/>
    <w:basedOn w:val="a4"/>
    <w:uiPriority w:val="19"/>
    <w:qFormat/>
    <w:rsid w:val="005375BD"/>
    <w:rPr>
      <w:i/>
      <w:iCs/>
      <w:color w:val="404040" w:themeColor="text1" w:themeTint="BF"/>
    </w:rPr>
  </w:style>
  <w:style w:type="paragraph" w:customStyle="1" w:styleId="Title1">
    <w:name w:val="Консоль Title"/>
    <w:basedOn w:val="Title"/>
    <w:link w:val="Title2"/>
    <w:qFormat/>
    <w:rsid w:val="00BC61C2"/>
  </w:style>
  <w:style w:type="character" w:customStyle="1" w:styleId="Title2">
    <w:name w:val="Консоль Title Знак"/>
    <w:basedOn w:val="Title0"/>
    <w:link w:val="Title1"/>
    <w:rsid w:val="00BC61C2"/>
    <w:rPr>
      <w:rFonts w:ascii="Times New Roman" w:eastAsia="Times New Roman" w:hAnsi="Times New Roman" w:cs="Arial"/>
      <w:kern w:val="0"/>
      <w:sz w:val="20"/>
      <w:szCs w:val="24"/>
      <w:shd w:val="clear" w:color="auto" w:fill="D9D9D9" w:themeFill="background1" w:themeFillShade="D9"/>
      <w:lang w:val="en-US" w:eastAsia="ru-RU"/>
      <w14:ligatures w14:val="none"/>
    </w:rPr>
  </w:style>
  <w:style w:type="paragraph" w:customStyle="1" w:styleId="Programblok">
    <w:name w:val="Program blok"/>
    <w:basedOn w:val="a3"/>
    <w:link w:val="Programblok0"/>
    <w:rsid w:val="004F2A46"/>
    <w:pP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008000"/>
      <w:kern w:val="0"/>
      <w:sz w:val="21"/>
      <w:szCs w:val="21"/>
      <w:lang w:eastAsia="ru-RU"/>
      <w14:ligatures w14:val="none"/>
    </w:rPr>
  </w:style>
  <w:style w:type="character" w:customStyle="1" w:styleId="Programblok0">
    <w:name w:val="Program blok Знак"/>
    <w:basedOn w:val="a4"/>
    <w:link w:val="Programblok"/>
    <w:rsid w:val="004F2A46"/>
    <w:rPr>
      <w:rFonts w:ascii="Consolas" w:eastAsia="Times New Roman" w:hAnsi="Consolas" w:cs="Times New Roman"/>
      <w:color w:val="008000"/>
      <w:kern w:val="0"/>
      <w:sz w:val="21"/>
      <w:szCs w:val="21"/>
      <w:shd w:val="clear" w:color="auto" w:fill="FFFFFF"/>
      <w:lang w:eastAsia="ru-RU"/>
      <w14:ligatures w14:val="none"/>
    </w:rPr>
  </w:style>
  <w:style w:type="paragraph" w:customStyle="1" w:styleId="test">
    <w:name w:val="test"/>
    <w:basedOn w:val="a3"/>
    <w:link w:val="test0"/>
    <w:qFormat/>
    <w:rsid w:val="00BD39E5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clear" w:color="auto" w:fill="FFFFFF"/>
      <w:spacing w:after="0" w:line="285" w:lineRule="atLeast"/>
      <w:ind w:firstLine="0"/>
      <w:contextualSpacing w:val="0"/>
      <w:jc w:val="left"/>
    </w:pPr>
    <w:rPr>
      <w:rFonts w:ascii="Consolas" w:eastAsia="Times New Roman" w:hAnsi="Consolas" w:cs="Times New Roman"/>
      <w:color w:val="auto"/>
      <w:kern w:val="0"/>
      <w:sz w:val="21"/>
      <w:szCs w:val="21"/>
      <w:lang w:eastAsia="ru-RU"/>
      <w14:ligatures w14:val="none"/>
    </w:rPr>
  </w:style>
  <w:style w:type="character" w:customStyle="1" w:styleId="test0">
    <w:name w:val="test Знак"/>
    <w:basedOn w:val="a4"/>
    <w:link w:val="test"/>
    <w:rsid w:val="00BD39E5"/>
    <w:rPr>
      <w:rFonts w:ascii="Consolas" w:eastAsia="Times New Roman" w:hAnsi="Consolas" w:cs="Times New Roman"/>
      <w:kern w:val="0"/>
      <w:sz w:val="21"/>
      <w:szCs w:val="21"/>
      <w:shd w:val="clear" w:color="auto" w:fill="FFFFFF"/>
      <w:lang w:eastAsia="ru-RU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8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37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149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900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336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988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999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73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550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29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3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1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1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832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19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97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102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88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850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58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19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80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87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77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9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232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37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24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03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529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286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23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048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648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840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258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38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955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4776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9636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077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470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749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33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20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94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785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06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688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02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3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3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6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093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96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66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73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42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71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090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4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065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74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49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39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9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50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7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47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27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958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755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88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4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48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32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054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60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005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46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72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75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17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992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07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251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9356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995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060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298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719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8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0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41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426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501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785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816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5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467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938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51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749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47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04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14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3697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960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91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787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71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3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466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87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733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3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366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6912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82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09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23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89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07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5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031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196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49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350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702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8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72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82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75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81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165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6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36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21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28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613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260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57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704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728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46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5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93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85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50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893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73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36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097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08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75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608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28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072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09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40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66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366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47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740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864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87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12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590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078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51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9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9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619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10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48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99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16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642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84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42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995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046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689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67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53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682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3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16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400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08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9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97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45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32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230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040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586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76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67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77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10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55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7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886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013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57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67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179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877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1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2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16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55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22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394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030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86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59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82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6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04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07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7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128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03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01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27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4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796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26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798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46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71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9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16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94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0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628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7151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683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56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32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3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22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1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056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3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98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1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157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11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9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2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4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3451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5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7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49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404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308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96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676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0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80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475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1185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66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25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5970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22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67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821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734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434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20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6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1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6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696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101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81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897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61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18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15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38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97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85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3146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377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47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22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407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7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7824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46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0123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hyperlink" Target="https://investfunds.ru/" TargetMode="Externa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6" Type="http://schemas.openxmlformats.org/officeDocument/2006/relationships/font" Target="fonts/font6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362</TotalTime>
  <Pages>13</Pages>
  <Words>2458</Words>
  <Characters>14015</Characters>
  <Application>Microsoft Office Word</Application>
  <DocSecurity>0</DocSecurity>
  <Lines>116</Lines>
  <Paragraphs>3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4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534</cp:revision>
  <cp:lastPrinted>2024-01-03T10:38:00Z</cp:lastPrinted>
  <dcterms:created xsi:type="dcterms:W3CDTF">2023-12-06T05:49:00Z</dcterms:created>
  <dcterms:modified xsi:type="dcterms:W3CDTF">2024-07-20T14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6jRUyd1r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